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A784D" w:rsidRDefault="001A784D" w:rsidP="00E84AF9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E84AF9">
        <w:rPr>
          <w:rFonts w:ascii="Times New Roman" w:hAnsi="Times New Roman" w:cs="Times New Roman"/>
          <w:b/>
          <w:bCs/>
          <w:color w:val="auto"/>
          <w:sz w:val="24"/>
          <w:szCs w:val="24"/>
        </w:rPr>
        <w:t>DAFTAR PUSTAKA</w:t>
      </w:r>
    </w:p>
    <w:p w:rsidR="001A784D" w:rsidRDefault="001A784D" w:rsidP="00B579D4">
      <w:pPr>
        <w:widowControl w:val="0"/>
        <w:autoSpaceDE w:val="0"/>
        <w:autoSpaceDN w:val="0"/>
        <w:adjustRightInd w:val="0"/>
        <w:spacing w:line="240" w:lineRule="auto"/>
        <w:jc w:val="both"/>
        <w:rPr>
          <w:lang w:val="en-US"/>
        </w:rPr>
      </w:pP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3B9A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DF3B9A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DF3B9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Artingingsih, H. J. N., &amp; Blooto, M. K. E. S. K. (2011)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PENANGANAN MANDIRI EMESIS GRAVIDARUM PADA IBU HAMIL DI BPM HJ. NINIK ARTINGINGSIH,SST., M. KES KELURAHAN BLOOTO KECAMATAN PRAJURIT KULON KOTA MOJOKERTO</w:t>
      </w:r>
      <w:r w:rsidRPr="00DB50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Cahyanto, E. B., Sukamto, I. S., Nugraheni, A., Musfiroh, M., Argaheni, N. B., Novika, R. G. H., Fitri, E. R., Nurhidayati, S., Indri K, I., Sari, A. N., Maulida, F., &amp; Mulyani, S. (2020)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Asuhan Kebidanan Komplementer Berbasis Bukti</w:t>
      </w:r>
      <w:r w:rsidRPr="00DB5058">
        <w:rPr>
          <w:rFonts w:ascii="Times New Roman" w:hAnsi="Times New Roman" w:cs="Times New Roman"/>
          <w:noProof/>
          <w:sz w:val="24"/>
          <w:szCs w:val="24"/>
        </w:rPr>
        <w:t>. CV Al Qala, Media Lestari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Elsa, V. W., &amp; Pertiwi, H. W. (2012). Hubungan Paritas Ibu Hamil Trimester I Dengan Kejadian Emesis Gravidarum Di Puskesmas Teras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Jurnal Kebidanan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IV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02), 35–48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Fadhilah, N., Mayetti, &amp; Rasyid, R. (2021). Effect of Pericardium Point Acupressure 6 on Gravidarum Emesis Trimester I Pregnant Women at the Working Area Public Halth Center Koto Berapak In 2020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Midwifery.Iocspublisher.Org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1), 367–378. https://midwifery.iocspublisher.org/index.php/midwifery/article/view/221%0Ahttps://midwifery.iocspublisher.org/index.php/midwifery/article/view/221/186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Fauziah, Q., Wiratmo, P. A., &amp; Sutandi, A. (2019). Hubungan Status Gravida Terhadap Tingkat Keparahan mual dan myntah pada ibu hamil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Binawan Student Journal (BSJ)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B5058">
        <w:rPr>
          <w:rFonts w:ascii="Times New Roman" w:hAnsi="Times New Roman" w:cs="Times New Roman"/>
          <w:noProof/>
          <w:sz w:val="24"/>
          <w:szCs w:val="24"/>
        </w:rPr>
        <w:t>, 160–166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Gunawan, K., Samuel, P., Manengkei, K., &amp; Ocviyanti, D. (2011). Artikel Pengembangan Pendidikan Keprofesian Berkelanjutan (P2KB) Diagnosis dan Tata Laksana Hiperemesis Gravidarum Diagnosis and Treatment of Hyperemesis Gravidarum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J Indon Med Assoc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61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11), 458–464. https://d1wqtxts1xzle7.cloudfront.net/35349790/1068-1161-1-PB-with-cover-page-v2.pdf?Expires=1629804871&amp;Signature=TBBfC9ixSsLiRg</w:t>
      </w:r>
      <w:bookmarkStart w:id="0" w:name="_GoBack"/>
      <w:bookmarkEnd w:id="0"/>
      <w:r w:rsidRPr="00DB5058">
        <w:rPr>
          <w:rFonts w:ascii="Times New Roman" w:hAnsi="Times New Roman" w:cs="Times New Roman"/>
          <w:noProof/>
          <w:sz w:val="24"/>
          <w:szCs w:val="24"/>
        </w:rPr>
        <w:t>sNUo6twcoQr1QQxHPcRfOG8SSqMh4MWGqPd9qJD1LpSTgv1B2PK75EuQq~HVLJBnUygIHdNPVMp1JtFGAPIkHn20QTyzccLV8z9Amv7476aIqU~VP4AG4G0h7MLa4X~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Handayani, N., &amp; Afiyah, R. K. (2019). PENGARUH AKUPRESUR TERHADAP PENURUNAN MUAL DAN MUNTAH PADA IBU HAMIL DI PRAKTEK MANDIRI BIDAN SIDOARJO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Jurnal Kebidanan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XI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2), 102–109.</w:t>
      </w:r>
    </w:p>
    <w:p w:rsidR="001A784D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  <w:sectPr w:rsidR="001A784D" w:rsidSect="00B501A0">
          <w:footerReference w:type="default" r:id="rId7"/>
          <w:type w:val="continuous"/>
          <w:pgSz w:w="11906" w:h="16838"/>
          <w:pgMar w:top="2268" w:right="1701" w:bottom="1701" w:left="2268" w:header="709" w:footer="709" w:gutter="0"/>
          <w:pgNumType w:start="83"/>
          <w:cols w:space="708"/>
          <w:docGrid w:linePitch="360"/>
        </w:sect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Ichsan, B. (2021)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LITERASI INFORMASI ILMIAH UNTUK KEDOKTERAN DAN KESEHATAN</w:t>
      </w:r>
      <w:r w:rsidRPr="00DB5058">
        <w:rPr>
          <w:rFonts w:ascii="Times New Roman" w:hAnsi="Times New Roman" w:cs="Times New Roman"/>
          <w:noProof/>
          <w:sz w:val="24"/>
          <w:szCs w:val="24"/>
        </w:rPr>
        <w:t>. Muhammadiyah University Press. https://www.google.co.id/books/edition/LITERASI_INFORMASI_ILMIAH_UNTUK_KEDOKTER/qnVjEAAAQBAJ?hl=id&amp;gbpv=1&amp;dq=desa</w:t>
      </w:r>
    </w:p>
    <w:p w:rsidR="001A784D" w:rsidRPr="00DB5058" w:rsidRDefault="001A784D" w:rsidP="00C55F85">
      <w:pPr>
        <w:widowControl w:val="0"/>
        <w:autoSpaceDE w:val="0"/>
        <w:autoSpaceDN w:val="0"/>
        <w:adjustRightInd w:val="0"/>
        <w:spacing w:line="240" w:lineRule="auto"/>
        <w:ind w:left="851" w:hanging="13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lastRenderedPageBreak/>
        <w:t>in+RCT&amp;pg=PA108&amp;printsec=frontcover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Juwita, L. (2015). LITERATURE REVIEW: TERAPI KOMPLEMENTER AKUPRESUR PADA TITIK PERIKARDIUM 6 DALAM MENGATASI MUAL DAN MUNTAH PADA KEHAMILAN (Literature Review: Complementary Therapy of Acupressure on Point of Pericardium 6 for Overcoming Nausea and Vomiting in Early Pregn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Jurnal Ners Lentera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1), 40–50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Kartikasari, R. I. (2018). Derajat Kecemasan Ibu Hamil Dengan Kejadian Mual Muntah Pada Trimester 1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Jurnal Riset Kebidanan Indonesia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2), 69–74. https://doi.org/10.32536/jrki.v2i2.27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Mariza, A., &amp; Ayuningtias, L. (2019). Penerapan akupresur pada titik P6 terhadap emesis gravidarum pada ibu hamil trimester 1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Holistik Jurnal Kesehatan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3), 218–224. https://doi.org/10.33024/hjk.v13i3.1363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Meiri, E., &amp; Kibas, N. (2018). Pengaruh Akupressure Pada Titik Nei Guan, Zu Sanli, dan Gongsun terhadap Pengurangan Mual Muntah Pada Ibu Hamil Trimester 1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Jurnal Medika Respati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3), 7–12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Mudlikah, S., &amp; Ningrum, N. I. (2019). Hubungan Pengetahuan dan Sikap Ibu Hamil terhadap Mual Muntah Kehamilan dengan Waktu Mual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Jurnal Kebidanan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April), 1–6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Munjiah, I., Madjid, T. H., Herman, H., Husin, F., Akbar, I. B., &amp; Rizal, A. (2015). Perbedaan Pengaruh Akupunktur dan Vitamin B6 terhadap Penurunan Intensitas Mual Muntah pada Emesis Gravidarum Berat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n Pelayanan Kebidanan Indonesia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2), 1–6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Nugroho, T., Nurrezki, Warnaliza, D., &amp; Wilis. (2017)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Buku Ajar ASKEB 1 Kehamilan</w:t>
      </w:r>
      <w:r w:rsidRPr="00DB5058">
        <w:rPr>
          <w:rFonts w:ascii="Times New Roman" w:hAnsi="Times New Roman" w:cs="Times New Roman"/>
          <w:noProof/>
          <w:sz w:val="24"/>
          <w:szCs w:val="24"/>
        </w:rPr>
        <w:t>. Nuha Medika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Nurulicha, Nengsih, Y., &amp; Hartani. (2020). Pengaruh Akupresur Terhadap Penurunan Mual Muntah Pada Kehamilan Trimester I Di Wilayah Kerja Puskesmas Sukahurip Kabupaten Garut Jawa Barat Tahun 2020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Jurnal Kebidanan</w:t>
      </w:r>
      <w:r w:rsidRPr="00DB5058">
        <w:rPr>
          <w:rFonts w:ascii="Times New Roman" w:hAnsi="Times New Roman" w:cs="Times New Roman"/>
          <w:noProof/>
          <w:sz w:val="24"/>
          <w:szCs w:val="24"/>
        </w:rPr>
        <w:t>, 64–71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Parwitasari, C. D., Utami, S., &amp; Rahmalia, S. (2015). Perbandingan efektivitas pemberian rebusan jahe dan daun mint terhadap mual muntah pada ibu hamil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Perbandingan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B5058">
        <w:rPr>
          <w:rFonts w:ascii="Times New Roman" w:hAnsi="Times New Roman" w:cs="Times New Roman"/>
          <w:noProof/>
          <w:sz w:val="24"/>
          <w:szCs w:val="24"/>
        </w:rPr>
        <w:t>, 1–10. http://download.portalgaruda.org/article.php?article=186726&amp;val=6447&amp;title=Perbandingan Efektivitas Pemberian Rebusan Jahe Dan Daun Mint Terhadap Mual Muntah Pada Ibu Hamil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Putri, Anis, H., Rahayu, Esti, Setyowati, H., &amp; Priyo. (2014). Pengaruh Akupresur Terhadap Morning Sikness Di Kecamatan Magelang Utara Tahun 2014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Jurnal Kebidanan</w:t>
      </w:r>
      <w:r w:rsidRPr="00DB5058">
        <w:rPr>
          <w:rFonts w:ascii="Times New Roman" w:hAnsi="Times New Roman" w:cs="Times New Roman"/>
          <w:noProof/>
          <w:sz w:val="24"/>
          <w:szCs w:val="24"/>
        </w:rPr>
        <w:t>, 36–43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Rinata, E., &amp; Ardillah, F. R. (2015). Penanganan Emesis Gravidarum pada Ibu Hamil di BPM Nunik Kustantinna Tulangan-Sidoarjo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Cultura Escrita y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Oralidad</w:t>
      </w:r>
      <w:r w:rsidRPr="00DB5058">
        <w:rPr>
          <w:rFonts w:ascii="Times New Roman" w:hAnsi="Times New Roman" w:cs="Times New Roman"/>
          <w:noProof/>
          <w:sz w:val="24"/>
          <w:szCs w:val="24"/>
        </w:rPr>
        <w:t>, 333–357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Rudiyanti, N., &amp; Rosmadewi. (2019)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PENELITIAN, HUBUNGAN USIA, PARITAS, PEKERJAAN DAN STRESS DENGAN EMESIS GRAVIDARUM DI KOTA BANDAR LAMPUNG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1), 7–18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Saberi, F., Sadat, Z., Abedzadeh-Kalahroudi, M., &amp; Taebi, M. (2013). Acupressure and ginger to relieve nausea and vomiting in pregnancy: A randomized study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Iranian Red Crescent Medical Journal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9), 854–861. https://doi.org/10.5812/ircmj.12984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Setyaningsih, N., &amp; Widyawati. (2020)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Pengetahuan Ibu Hamil Tentang Akupresur di Puskesmas Margodadi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2), 143–154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Setyowati, H. (2018)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Akupresure Untuk Kesehatan Wanita Berbasis Penelitian</w:t>
      </w:r>
      <w:r w:rsidRPr="00DB5058">
        <w:rPr>
          <w:rFonts w:ascii="Times New Roman" w:hAnsi="Times New Roman" w:cs="Times New Roman"/>
          <w:noProof/>
          <w:sz w:val="24"/>
          <w:szCs w:val="24"/>
        </w:rPr>
        <w:t>. UNIMMA PRESS. https://www.google.co.id/books/edition/Akupresur_untuk_Kesehatan_Wanita_Berbasi/LGhWDwAAQBAJ?hl=id&amp;gbpv=1&amp;dq=Setyowati,+H.+(2018).+Akupresure+Untuk+Kesehatan+Wanita+Berbasis+Hasil+Penelitian.+Magelang:+UNIMMA+PRESS.&amp;printsec=frontcover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Tanjung, W. W., Wari, Y., &amp; Antoni, A. (2020). Pengaruh Akupresur pada Titik Perikardium 6 terhadap Intensitas Mual Muntah pada Ibu Hamil Trimester I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Jurnal Education and Development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4), 265–270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Tara, F. (2020)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The Effect of Acupressure on the Severity of Nausea , Vomiting , and Retching in Pregnant Women : A Randomized Controlled Trial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9135913556</w:t>
      </w:r>
      <w:r w:rsidRPr="00DB5058">
        <w:rPr>
          <w:rFonts w:ascii="Times New Roman" w:hAnsi="Times New Roman" w:cs="Times New Roman"/>
          <w:noProof/>
          <w:sz w:val="24"/>
          <w:szCs w:val="24"/>
        </w:rPr>
        <w:t>. https://doi.org/10.1159/000505637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Umboh, H. S., Mamuaya, T., &amp; S.N.Lumy, F. (2013)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Faktor-Faktor Yang Berhubungan Dengan Kejadian Hiperemesis Gravidarum Di Puskesmas Tompaso Kabupaten Minahasa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B5058">
        <w:rPr>
          <w:rFonts w:ascii="Times New Roman" w:hAnsi="Times New Roman" w:cs="Times New Roman"/>
          <w:noProof/>
          <w:sz w:val="24"/>
          <w:szCs w:val="24"/>
        </w:rPr>
        <w:t>, 24–33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Usnawati, N., Hanifah,  atstin nur, &amp; Purwanto,  triana septianti. (2021)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Monograf Kombinasi Acuppresur Point For Lactation dan Breast Massage</w:t>
      </w:r>
      <w:r w:rsidRPr="00DB5058">
        <w:rPr>
          <w:rFonts w:ascii="Times New Roman" w:hAnsi="Times New Roman" w:cs="Times New Roman"/>
          <w:noProof/>
          <w:sz w:val="24"/>
          <w:szCs w:val="24"/>
        </w:rPr>
        <w:t>. Media Sains Indonesia. https://www.google.co.id/books/edition/Monograf_Kombinasi_Acupressure_Points_Fo/eLU2EAAAQBAJ?hl=id&amp;gbpv=1&amp;dq=pengertian+akupresur&amp;pg=PA13&amp;printsec=frontcover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Widyastuti, D. E., Rumiyati, E., &amp; Widyastutik, D. (2019). Terapi Komplementer Akupresur Untuk Mengatasi Emesis Gravidarum Pada Ibu Hamil Trimester I Tahun 2018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Jurnal Kebidanan Indonesia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DB5058">
        <w:rPr>
          <w:rFonts w:ascii="Times New Roman" w:hAnsi="Times New Roman" w:cs="Times New Roman"/>
          <w:noProof/>
          <w:sz w:val="24"/>
          <w:szCs w:val="24"/>
        </w:rPr>
        <w:t>(1), 96. https://doi.org/10.36419/jkebin.v10i1.248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Yuliani, D. R., Musdalifah, U., &amp; Suparmi. (2017)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Buku Ajar Aplikasi Asuhan Kehamilan Ter-Update</w:t>
      </w:r>
      <w:r w:rsidRPr="00DB5058">
        <w:rPr>
          <w:rFonts w:ascii="Times New Roman" w:hAnsi="Times New Roman" w:cs="Times New Roman"/>
          <w:noProof/>
          <w:sz w:val="24"/>
          <w:szCs w:val="24"/>
        </w:rPr>
        <w:t>. CV. Trans Info Media.</w:t>
      </w:r>
    </w:p>
    <w:p w:rsidR="001A784D" w:rsidRPr="00DB5058" w:rsidRDefault="001A784D" w:rsidP="00477B0E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</w:rPr>
      </w:pP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Yuliani, D. R., Saragih, E., Astuti, A., Murti Ani, W., Muyassaroh, Y., Aurilia Nardina, E., Kumala Dewi, R., Sulfianti, Ismawati, Maharani, O., Isharyanti, S., Nur Faizah, S., Miranda, R. F., Nur Aini, F., Dwi Astuti, E., </w:t>
      </w:r>
      <w:r w:rsidRPr="00DB505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Bayu Argaheni, N., &amp; Azizah, N. (2021). </w:t>
      </w:r>
      <w:r w:rsidRPr="00DB5058">
        <w:rPr>
          <w:rFonts w:ascii="Times New Roman" w:hAnsi="Times New Roman" w:cs="Times New Roman"/>
          <w:i/>
          <w:iCs/>
          <w:noProof/>
          <w:sz w:val="24"/>
          <w:szCs w:val="24"/>
        </w:rPr>
        <w:t>Asuhan Kehamilan</w:t>
      </w:r>
      <w:r w:rsidRPr="00DB5058">
        <w:rPr>
          <w:rFonts w:ascii="Times New Roman" w:hAnsi="Times New Roman" w:cs="Times New Roman"/>
          <w:noProof/>
          <w:sz w:val="24"/>
          <w:szCs w:val="24"/>
        </w:rPr>
        <w:t xml:space="preserve"> (A. Karim (ed.)). Yayasan Kita Menulis. https://www.google.co.id/books/edition/Asuhan_Kehamilan/RBgtEAAAQBAJ?hl=id&amp;gbpv=1&amp;dq=faktor+predisposisi+mual+muntah&amp;printsec=frontcover</w:t>
      </w:r>
    </w:p>
    <w:p w:rsidR="001A784D" w:rsidRDefault="001A784D" w:rsidP="00477B0E">
      <w:pPr>
        <w:ind w:left="851" w:hanging="851"/>
        <w:jc w:val="both"/>
        <w:rPr>
          <w:lang w:val="en-US"/>
        </w:rPr>
      </w:pPr>
      <w:r w:rsidRPr="00DF3B9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1A784D" w:rsidRDefault="001A784D" w:rsidP="003C7F11">
      <w:pPr>
        <w:rPr>
          <w:lang w:val="en-US"/>
        </w:rPr>
        <w:sectPr w:rsidR="001A784D" w:rsidSect="00C55F85">
          <w:headerReference w:type="default" r:id="rId8"/>
          <w:footerReference w:type="default" r:id="rId9"/>
          <w:pgSz w:w="11906" w:h="16838"/>
          <w:pgMar w:top="2268" w:right="1701" w:bottom="1701" w:left="2268" w:header="709" w:footer="709" w:gutter="0"/>
          <w:pgNumType w:start="84"/>
          <w:cols w:space="708"/>
          <w:docGrid w:linePitch="360"/>
        </w:sectPr>
      </w:pPr>
      <w:r>
        <w:rPr>
          <w:lang w:val="en-US"/>
        </w:rPr>
        <w:br w:type="page"/>
      </w:r>
    </w:p>
    <w:p w:rsidR="001A784D" w:rsidRPr="00303C2C" w:rsidRDefault="001A784D" w:rsidP="00303C2C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1" w:name="_Toc108146092"/>
      <w:bookmarkStart w:id="2" w:name="_Toc93947760"/>
      <w:bookmarkStart w:id="3" w:name="_Toc95851115"/>
      <w:bookmarkStart w:id="4" w:name="_Toc95853276"/>
      <w:bookmarkStart w:id="5" w:name="_Toc108144646"/>
      <w:bookmarkStart w:id="6" w:name="_Toc108145224"/>
      <w:r w:rsidRPr="00303C2C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</w:t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303C2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Jadwal Kegiatan</w:t>
      </w:r>
      <w:bookmarkEnd w:id="1"/>
    </w:p>
    <w:bookmarkEnd w:id="2"/>
    <w:bookmarkEnd w:id="3"/>
    <w:bookmarkEnd w:id="4"/>
    <w:bookmarkEnd w:id="5"/>
    <w:bookmarkEnd w:id="6"/>
    <w:p w:rsidR="001A784D" w:rsidRDefault="001A784D" w:rsidP="00CF61D6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JADWAL KEGIATAN</w:t>
      </w:r>
    </w:p>
    <w:tbl>
      <w:tblPr>
        <w:tblW w:w="13770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7"/>
        <w:gridCol w:w="2268"/>
        <w:gridCol w:w="765"/>
        <w:gridCol w:w="851"/>
        <w:gridCol w:w="769"/>
        <w:gridCol w:w="810"/>
        <w:gridCol w:w="810"/>
        <w:gridCol w:w="810"/>
        <w:gridCol w:w="810"/>
        <w:gridCol w:w="900"/>
        <w:gridCol w:w="900"/>
        <w:gridCol w:w="990"/>
        <w:gridCol w:w="810"/>
        <w:gridCol w:w="900"/>
        <w:gridCol w:w="810"/>
      </w:tblGrid>
      <w:tr w:rsidR="001A784D" w:rsidRPr="007A7AD5" w:rsidTr="006E3907">
        <w:trPr>
          <w:trHeight w:val="638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Kegiatan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Juli</w:t>
            </w:r>
          </w:p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2021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Agust</w:t>
            </w:r>
          </w:p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2021</w:t>
            </w: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Sept</w:t>
            </w:r>
          </w:p>
          <w:p w:rsidR="001A784D" w:rsidRPr="007A7AD5" w:rsidRDefault="001A784D" w:rsidP="006E3907">
            <w:pPr>
              <w:spacing w:after="0" w:line="24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2021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Okt </w:t>
            </w:r>
          </w:p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2021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Nov </w:t>
            </w:r>
          </w:p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2021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Des</w:t>
            </w:r>
          </w:p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2021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Jan</w:t>
            </w:r>
          </w:p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202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Feb </w:t>
            </w:r>
          </w:p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202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Mar </w:t>
            </w:r>
          </w:p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202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April </w:t>
            </w:r>
          </w:p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2021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Mei</w:t>
            </w:r>
          </w:p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202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Juni</w:t>
            </w:r>
          </w:p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2021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Juli</w:t>
            </w:r>
          </w:p>
          <w:p w:rsidR="001A784D" w:rsidRPr="007A7AD5" w:rsidRDefault="001A784D" w:rsidP="006E390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2021</w:t>
            </w:r>
          </w:p>
        </w:tc>
      </w:tr>
      <w:tr w:rsidR="001A784D" w:rsidRPr="007A7AD5" w:rsidTr="006E3907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.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formasi penyelenggaraan Skripsi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1A784D" w:rsidRPr="007A7AD5" w:rsidTr="006E3907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.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Informasi pembimbing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1A784D" w:rsidRPr="007A7AD5" w:rsidTr="006E3907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3. 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Proses bimbingan dan penyusunan proposal 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1A784D" w:rsidRPr="007A7AD5" w:rsidTr="006E3907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.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gumpulan proposal ke panitia/ Pendaftaran seminar proposal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  <w:p w:rsidR="001A784D" w:rsidRPr="007A7AD5" w:rsidRDefault="001A784D" w:rsidP="006E3907">
            <w:pPr>
              <w:spacing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1A784D" w:rsidRPr="007A7AD5" w:rsidTr="008C76F6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.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Seminar proposal 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1A784D" w:rsidRPr="007A7AD5" w:rsidTr="008C76F6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.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evisi dan persetujuan proposal oleh penguji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1A784D" w:rsidRPr="007A7AD5" w:rsidTr="008C76F6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.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ambil data/Penelitian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1A784D" w:rsidRPr="007A7AD5" w:rsidTr="00E72133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.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daftaran ujian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1A784D" w:rsidRPr="007A7AD5" w:rsidTr="00E72133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9.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laksanaan ujian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1A784D" w:rsidRPr="007A7AD5" w:rsidTr="00E72133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.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evisi laporan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1A784D" w:rsidRPr="007A7AD5" w:rsidTr="00E72133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2.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A7AD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yerahan laporan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highlight w:val="black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highlight w:val="black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:rsidR="001A784D" w:rsidRPr="007A7AD5" w:rsidRDefault="001A784D" w:rsidP="006E3907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highlight w:val="black"/>
              </w:rPr>
            </w:pPr>
          </w:p>
        </w:tc>
      </w:tr>
    </w:tbl>
    <w:p w:rsidR="001A784D" w:rsidRDefault="001A784D" w:rsidP="00CF61D6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  <w:sectPr w:rsidR="001A784D" w:rsidSect="00AD5270">
          <w:pgSz w:w="16838" w:h="11906" w:orient="landscape"/>
          <w:pgMar w:top="1701" w:right="2268" w:bottom="2268" w:left="1701" w:header="709" w:footer="709" w:gutter="0"/>
          <w:cols w:space="708"/>
          <w:docGrid w:linePitch="360"/>
        </w:sectPr>
      </w:pPr>
    </w:p>
    <w:p w:rsidR="001A784D" w:rsidRPr="00303C2C" w:rsidRDefault="001A784D" w:rsidP="00303C2C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7" w:name="_Toc108144647"/>
      <w:bookmarkStart w:id="8" w:name="_Toc108145225"/>
      <w:bookmarkStart w:id="9" w:name="_Toc108146093"/>
      <w:r w:rsidRPr="00303C2C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</w:t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303C2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Pernyataan Kesediaan Membimbing</w:t>
      </w:r>
      <w:bookmarkEnd w:id="7"/>
      <w:bookmarkEnd w:id="8"/>
      <w:bookmarkEnd w:id="9"/>
    </w:p>
    <w:p w:rsidR="001A784D" w:rsidRDefault="001A784D" w:rsidP="00AD5270">
      <w:pPr>
        <w:pStyle w:val="Title"/>
      </w:pPr>
      <w:r>
        <w:t>PERNYATAAN</w:t>
      </w:r>
      <w:r>
        <w:rPr>
          <w:spacing w:val="-3"/>
        </w:rPr>
        <w:t xml:space="preserve"> </w:t>
      </w:r>
      <w:r>
        <w:t>KESEDIAAN</w:t>
      </w:r>
      <w:r>
        <w:rPr>
          <w:spacing w:val="-3"/>
        </w:rPr>
        <w:t xml:space="preserve"> </w:t>
      </w:r>
      <w:r>
        <w:t>MEMBIMBING</w:t>
      </w:r>
    </w:p>
    <w:p w:rsidR="001A784D" w:rsidRDefault="001A784D" w:rsidP="00AD5270">
      <w:pPr>
        <w:pStyle w:val="BodyText"/>
        <w:spacing w:before="3"/>
        <w:rPr>
          <w:b/>
        </w:rPr>
      </w:pPr>
    </w:p>
    <w:p w:rsidR="001A784D" w:rsidRDefault="001A784D" w:rsidP="00AD5270">
      <w:pPr>
        <w:pStyle w:val="BodyText"/>
        <w:ind w:left="200"/>
      </w:pPr>
      <w:r>
        <w:t>Saya,</w:t>
      </w:r>
      <w:r>
        <w:rPr>
          <w:spacing w:val="-2"/>
        </w:rPr>
        <w:t xml:space="preserve"> </w:t>
      </w:r>
      <w:r>
        <w:t>yang</w:t>
      </w:r>
      <w:r>
        <w:rPr>
          <w:spacing w:val="-2"/>
        </w:rPr>
        <w:t xml:space="preserve"> </w:t>
      </w:r>
      <w:r>
        <w:t>bertanda</w:t>
      </w:r>
      <w:r>
        <w:rPr>
          <w:spacing w:val="-3"/>
        </w:rPr>
        <w:t xml:space="preserve"> </w:t>
      </w:r>
      <w:r>
        <w:t>tangan</w:t>
      </w:r>
      <w:r>
        <w:rPr>
          <w:spacing w:val="-2"/>
        </w:rPr>
        <w:t xml:space="preserve"> </w:t>
      </w:r>
      <w:r>
        <w:t>di</w:t>
      </w:r>
      <w:r>
        <w:rPr>
          <w:spacing w:val="-3"/>
        </w:rPr>
        <w:t xml:space="preserve"> </w:t>
      </w:r>
      <w:r>
        <w:t>bawah</w:t>
      </w:r>
      <w:r>
        <w:rPr>
          <w:spacing w:val="2"/>
        </w:rPr>
        <w:t xml:space="preserve"> </w:t>
      </w:r>
      <w:r>
        <w:t>ini</w:t>
      </w:r>
      <w:r>
        <w:rPr>
          <w:spacing w:val="-3"/>
        </w:rPr>
        <w:t xml:space="preserve"> </w:t>
      </w:r>
      <w:r>
        <w:t>:</w:t>
      </w:r>
    </w:p>
    <w:p w:rsidR="001A784D" w:rsidRDefault="001A784D" w:rsidP="00AD5270">
      <w:pPr>
        <w:pStyle w:val="BodyText"/>
        <w:spacing w:before="8"/>
      </w:pPr>
    </w:p>
    <w:tbl>
      <w:tblPr>
        <w:tblW w:w="0" w:type="auto"/>
        <w:tblInd w:w="192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33"/>
        <w:gridCol w:w="2803"/>
        <w:gridCol w:w="4696"/>
      </w:tblGrid>
      <w:tr w:rsidR="001A784D" w:rsidTr="009502E4">
        <w:trPr>
          <w:trHeight w:val="365"/>
        </w:trPr>
        <w:tc>
          <w:tcPr>
            <w:tcW w:w="533" w:type="dxa"/>
          </w:tcPr>
          <w:p w:rsidR="001A784D" w:rsidRDefault="001A784D" w:rsidP="009502E4">
            <w:pPr>
              <w:pStyle w:val="TableParagraph"/>
              <w:spacing w:line="271" w:lineRule="exact"/>
              <w:ind w:right="152"/>
              <w:jc w:val="right"/>
              <w:rPr>
                <w:sz w:val="24"/>
              </w:rPr>
            </w:pPr>
            <w:r>
              <w:rPr>
                <w:sz w:val="24"/>
              </w:rPr>
              <w:t>1.</w:t>
            </w:r>
          </w:p>
        </w:tc>
        <w:tc>
          <w:tcPr>
            <w:tcW w:w="2803" w:type="dxa"/>
          </w:tcPr>
          <w:p w:rsidR="001A784D" w:rsidRDefault="001A784D" w:rsidP="009502E4">
            <w:pPr>
              <w:pStyle w:val="TableParagraph"/>
              <w:spacing w:line="266" w:lineRule="exact"/>
              <w:ind w:left="152"/>
              <w:rPr>
                <w:sz w:val="24"/>
              </w:rPr>
            </w:pPr>
            <w:r>
              <w:rPr>
                <w:sz w:val="24"/>
              </w:rPr>
              <w:t>Nam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gelar</w:t>
            </w:r>
          </w:p>
        </w:tc>
        <w:tc>
          <w:tcPr>
            <w:tcW w:w="4696" w:type="dxa"/>
          </w:tcPr>
          <w:p w:rsidR="001A784D" w:rsidRDefault="001A784D" w:rsidP="009502E4">
            <w:pPr>
              <w:pStyle w:val="TableParagraph"/>
              <w:spacing w:line="266" w:lineRule="exact"/>
              <w:ind w:left="420"/>
              <w:rPr>
                <w:sz w:val="24"/>
              </w:rPr>
            </w:pPr>
            <w:r>
              <w:rPr>
                <w:sz w:val="24"/>
              </w:rPr>
              <w:t>: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r.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oh.Wildan,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.Per.Pen.,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.Pd.</w:t>
            </w:r>
          </w:p>
        </w:tc>
      </w:tr>
      <w:tr w:rsidR="001A784D" w:rsidTr="009502E4">
        <w:trPr>
          <w:trHeight w:val="457"/>
        </w:trPr>
        <w:tc>
          <w:tcPr>
            <w:tcW w:w="533" w:type="dxa"/>
          </w:tcPr>
          <w:p w:rsidR="001A784D" w:rsidRDefault="001A784D" w:rsidP="009502E4">
            <w:pPr>
              <w:pStyle w:val="TableParagraph"/>
              <w:spacing w:before="89"/>
              <w:ind w:right="152"/>
              <w:jc w:val="right"/>
              <w:rPr>
                <w:sz w:val="24"/>
              </w:rPr>
            </w:pPr>
            <w:r>
              <w:rPr>
                <w:sz w:val="24"/>
              </w:rPr>
              <w:t>2.</w:t>
            </w:r>
          </w:p>
        </w:tc>
        <w:tc>
          <w:tcPr>
            <w:tcW w:w="2803" w:type="dxa"/>
          </w:tcPr>
          <w:p w:rsidR="001A784D" w:rsidRDefault="001A784D" w:rsidP="009502E4">
            <w:pPr>
              <w:pStyle w:val="TableParagraph"/>
              <w:spacing w:before="84"/>
              <w:ind w:left="152"/>
              <w:rPr>
                <w:sz w:val="24"/>
              </w:rPr>
            </w:pPr>
            <w:r>
              <w:rPr>
                <w:sz w:val="24"/>
              </w:rPr>
              <w:t>NIP</w:t>
            </w:r>
          </w:p>
        </w:tc>
        <w:tc>
          <w:tcPr>
            <w:tcW w:w="4696" w:type="dxa"/>
          </w:tcPr>
          <w:p w:rsidR="001A784D" w:rsidRDefault="001A784D" w:rsidP="009502E4">
            <w:pPr>
              <w:pStyle w:val="TableParagraph"/>
              <w:spacing w:before="84"/>
              <w:ind w:left="420"/>
              <w:rPr>
                <w:sz w:val="24"/>
              </w:rPr>
            </w:pPr>
            <w:r>
              <w:rPr>
                <w:sz w:val="24"/>
              </w:rPr>
              <w:t>: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196804211988031001</w:t>
            </w:r>
          </w:p>
        </w:tc>
      </w:tr>
      <w:tr w:rsidR="001A784D" w:rsidTr="009502E4">
        <w:trPr>
          <w:trHeight w:val="457"/>
        </w:trPr>
        <w:tc>
          <w:tcPr>
            <w:tcW w:w="533" w:type="dxa"/>
          </w:tcPr>
          <w:p w:rsidR="001A784D" w:rsidRDefault="001A784D" w:rsidP="009502E4">
            <w:pPr>
              <w:pStyle w:val="TableParagraph"/>
              <w:spacing w:before="87"/>
              <w:ind w:right="152"/>
              <w:jc w:val="right"/>
              <w:rPr>
                <w:sz w:val="24"/>
              </w:rPr>
            </w:pPr>
            <w:r>
              <w:rPr>
                <w:sz w:val="24"/>
              </w:rPr>
              <w:t>3.</w:t>
            </w:r>
          </w:p>
        </w:tc>
        <w:tc>
          <w:tcPr>
            <w:tcW w:w="2803" w:type="dxa"/>
          </w:tcPr>
          <w:p w:rsidR="001A784D" w:rsidRDefault="001A784D" w:rsidP="009502E4">
            <w:pPr>
              <w:pStyle w:val="TableParagraph"/>
              <w:spacing w:before="82"/>
              <w:ind w:left="152"/>
              <w:rPr>
                <w:sz w:val="24"/>
              </w:rPr>
            </w:pPr>
            <w:r>
              <w:rPr>
                <w:sz w:val="24"/>
              </w:rPr>
              <w:t>Pangkat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dan Golongan</w:t>
            </w:r>
          </w:p>
        </w:tc>
        <w:tc>
          <w:tcPr>
            <w:tcW w:w="4696" w:type="dxa"/>
          </w:tcPr>
          <w:p w:rsidR="001A784D" w:rsidRDefault="001A784D" w:rsidP="009502E4">
            <w:pPr>
              <w:pStyle w:val="TableParagraph"/>
              <w:spacing w:before="82"/>
              <w:ind w:left="420"/>
              <w:rPr>
                <w:sz w:val="24"/>
              </w:rPr>
            </w:pPr>
            <w:r>
              <w:rPr>
                <w:sz w:val="24"/>
              </w:rPr>
              <w:t>: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embina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/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IV A</w:t>
            </w:r>
          </w:p>
        </w:tc>
      </w:tr>
      <w:tr w:rsidR="001A784D" w:rsidTr="009502E4">
        <w:trPr>
          <w:trHeight w:val="457"/>
        </w:trPr>
        <w:tc>
          <w:tcPr>
            <w:tcW w:w="533" w:type="dxa"/>
          </w:tcPr>
          <w:p w:rsidR="001A784D" w:rsidRDefault="001A784D" w:rsidP="009502E4">
            <w:pPr>
              <w:pStyle w:val="TableParagraph"/>
              <w:spacing w:before="89"/>
              <w:ind w:right="152"/>
              <w:jc w:val="right"/>
              <w:rPr>
                <w:sz w:val="24"/>
              </w:rPr>
            </w:pPr>
            <w:r>
              <w:rPr>
                <w:sz w:val="24"/>
              </w:rPr>
              <w:t>4.</w:t>
            </w:r>
          </w:p>
        </w:tc>
        <w:tc>
          <w:tcPr>
            <w:tcW w:w="2803" w:type="dxa"/>
          </w:tcPr>
          <w:p w:rsidR="001A784D" w:rsidRDefault="001A784D" w:rsidP="009502E4">
            <w:pPr>
              <w:pStyle w:val="TableParagraph"/>
              <w:spacing w:before="84"/>
              <w:ind w:left="152"/>
              <w:rPr>
                <w:sz w:val="24"/>
              </w:rPr>
            </w:pPr>
            <w:r>
              <w:rPr>
                <w:sz w:val="24"/>
              </w:rPr>
              <w:t>Jabatan</w:t>
            </w:r>
          </w:p>
        </w:tc>
        <w:tc>
          <w:tcPr>
            <w:tcW w:w="4696" w:type="dxa"/>
          </w:tcPr>
          <w:p w:rsidR="001A784D" w:rsidRDefault="001A784D" w:rsidP="009502E4">
            <w:pPr>
              <w:pStyle w:val="TableParagraph"/>
              <w:spacing w:before="84"/>
              <w:ind w:left="420"/>
              <w:rPr>
                <w:sz w:val="24"/>
              </w:rPr>
            </w:pPr>
            <w:r>
              <w:rPr>
                <w:sz w:val="24"/>
              </w:rPr>
              <w:t>: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Lektor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epala</w:t>
            </w:r>
          </w:p>
        </w:tc>
      </w:tr>
      <w:tr w:rsidR="001A784D" w:rsidTr="009502E4">
        <w:trPr>
          <w:trHeight w:val="457"/>
        </w:trPr>
        <w:tc>
          <w:tcPr>
            <w:tcW w:w="533" w:type="dxa"/>
          </w:tcPr>
          <w:p w:rsidR="001A784D" w:rsidRDefault="001A784D" w:rsidP="009502E4">
            <w:pPr>
              <w:pStyle w:val="TableParagraph"/>
              <w:spacing w:before="87"/>
              <w:ind w:right="152"/>
              <w:jc w:val="right"/>
              <w:rPr>
                <w:sz w:val="24"/>
              </w:rPr>
            </w:pPr>
            <w:r>
              <w:rPr>
                <w:sz w:val="24"/>
              </w:rPr>
              <w:t>5.</w:t>
            </w:r>
          </w:p>
        </w:tc>
        <w:tc>
          <w:tcPr>
            <w:tcW w:w="2803" w:type="dxa"/>
          </w:tcPr>
          <w:p w:rsidR="001A784D" w:rsidRDefault="001A784D" w:rsidP="009502E4">
            <w:pPr>
              <w:pStyle w:val="TableParagraph"/>
              <w:spacing w:before="82"/>
              <w:ind w:left="152"/>
              <w:rPr>
                <w:sz w:val="24"/>
              </w:rPr>
            </w:pPr>
            <w:r>
              <w:rPr>
                <w:sz w:val="24"/>
              </w:rPr>
              <w:t>Asal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Institusi</w:t>
            </w:r>
          </w:p>
        </w:tc>
        <w:tc>
          <w:tcPr>
            <w:tcW w:w="4696" w:type="dxa"/>
          </w:tcPr>
          <w:p w:rsidR="001A784D" w:rsidRDefault="001A784D" w:rsidP="009502E4">
            <w:pPr>
              <w:pStyle w:val="TableParagraph"/>
              <w:spacing w:before="82"/>
              <w:ind w:left="420"/>
              <w:rPr>
                <w:sz w:val="24"/>
              </w:rPr>
            </w:pPr>
            <w:r>
              <w:rPr>
                <w:sz w:val="24"/>
              </w:rPr>
              <w:t>: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Politeknik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Kesehat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Kemenkes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alang</w:t>
            </w:r>
          </w:p>
        </w:tc>
      </w:tr>
      <w:tr w:rsidR="001A784D" w:rsidTr="009502E4">
        <w:trPr>
          <w:trHeight w:val="460"/>
        </w:trPr>
        <w:tc>
          <w:tcPr>
            <w:tcW w:w="533" w:type="dxa"/>
          </w:tcPr>
          <w:p w:rsidR="001A784D" w:rsidRDefault="001A784D" w:rsidP="009502E4">
            <w:pPr>
              <w:pStyle w:val="TableParagraph"/>
              <w:spacing w:before="89"/>
              <w:ind w:right="152"/>
              <w:jc w:val="right"/>
              <w:rPr>
                <w:sz w:val="24"/>
              </w:rPr>
            </w:pPr>
            <w:r>
              <w:rPr>
                <w:sz w:val="24"/>
              </w:rPr>
              <w:t>6.</w:t>
            </w:r>
          </w:p>
        </w:tc>
        <w:tc>
          <w:tcPr>
            <w:tcW w:w="2803" w:type="dxa"/>
          </w:tcPr>
          <w:p w:rsidR="001A784D" w:rsidRDefault="001A784D" w:rsidP="009502E4">
            <w:pPr>
              <w:pStyle w:val="TableParagraph"/>
              <w:spacing w:before="84"/>
              <w:ind w:left="152"/>
              <w:rPr>
                <w:sz w:val="24"/>
              </w:rPr>
            </w:pPr>
            <w:r>
              <w:rPr>
                <w:sz w:val="24"/>
              </w:rPr>
              <w:t>Pendidikan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Terakhir</w:t>
            </w:r>
          </w:p>
        </w:tc>
        <w:tc>
          <w:tcPr>
            <w:tcW w:w="4696" w:type="dxa"/>
          </w:tcPr>
          <w:p w:rsidR="001A784D" w:rsidRDefault="001A784D" w:rsidP="009502E4">
            <w:pPr>
              <w:pStyle w:val="TableParagraph"/>
              <w:spacing w:before="84"/>
              <w:ind w:left="420"/>
              <w:rPr>
                <w:sz w:val="24"/>
              </w:rPr>
            </w:pPr>
            <w:r>
              <w:rPr>
                <w:sz w:val="24"/>
              </w:rPr>
              <w:t>: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oktor (S3)</w:t>
            </w:r>
          </w:p>
        </w:tc>
      </w:tr>
      <w:tr w:rsidR="001A784D" w:rsidTr="009502E4">
        <w:trPr>
          <w:trHeight w:val="640"/>
        </w:trPr>
        <w:tc>
          <w:tcPr>
            <w:tcW w:w="533" w:type="dxa"/>
          </w:tcPr>
          <w:p w:rsidR="001A784D" w:rsidRDefault="001A784D" w:rsidP="009502E4">
            <w:pPr>
              <w:pStyle w:val="TableParagraph"/>
              <w:spacing w:before="89"/>
              <w:ind w:right="152"/>
              <w:jc w:val="right"/>
              <w:rPr>
                <w:sz w:val="24"/>
              </w:rPr>
            </w:pPr>
            <w:r>
              <w:rPr>
                <w:sz w:val="24"/>
              </w:rPr>
              <w:t>7.</w:t>
            </w:r>
          </w:p>
        </w:tc>
        <w:tc>
          <w:tcPr>
            <w:tcW w:w="7499" w:type="dxa"/>
            <w:gridSpan w:val="2"/>
          </w:tcPr>
          <w:p w:rsidR="001A784D" w:rsidRDefault="001A784D" w:rsidP="009502E4">
            <w:pPr>
              <w:pStyle w:val="TableParagraph"/>
              <w:spacing w:before="68" w:line="276" w:lineRule="exact"/>
              <w:ind w:left="152" w:right="4486"/>
              <w:rPr>
                <w:sz w:val="24"/>
              </w:rPr>
            </w:pPr>
            <w:r>
              <w:rPr>
                <w:sz w:val="24"/>
              </w:rPr>
              <w:t>Alamat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Nomor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bis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hubungi</w:t>
            </w:r>
          </w:p>
        </w:tc>
      </w:tr>
      <w:tr w:rsidR="001A784D" w:rsidTr="009502E4">
        <w:trPr>
          <w:trHeight w:val="550"/>
        </w:trPr>
        <w:tc>
          <w:tcPr>
            <w:tcW w:w="533" w:type="dxa"/>
          </w:tcPr>
          <w:p w:rsidR="001A784D" w:rsidRDefault="001A784D" w:rsidP="009502E4">
            <w:pPr>
              <w:pStyle w:val="TableParagraph"/>
              <w:rPr>
                <w:sz w:val="24"/>
              </w:rPr>
            </w:pPr>
          </w:p>
        </w:tc>
        <w:tc>
          <w:tcPr>
            <w:tcW w:w="2803" w:type="dxa"/>
          </w:tcPr>
          <w:p w:rsidR="001A784D" w:rsidRDefault="001A784D" w:rsidP="009502E4">
            <w:pPr>
              <w:pStyle w:val="TableParagraph"/>
              <w:spacing w:line="275" w:lineRule="exact"/>
              <w:ind w:left="512"/>
              <w:rPr>
                <w:sz w:val="24"/>
              </w:rPr>
            </w:pPr>
            <w:r>
              <w:rPr>
                <w:sz w:val="24"/>
              </w:rPr>
              <w:t>a.</w:t>
            </w:r>
            <w:r>
              <w:rPr>
                <w:spacing w:val="71"/>
                <w:sz w:val="24"/>
              </w:rPr>
              <w:t xml:space="preserve"> </w:t>
            </w:r>
            <w:r>
              <w:rPr>
                <w:sz w:val="24"/>
              </w:rPr>
              <w:t>Rumah</w:t>
            </w:r>
          </w:p>
        </w:tc>
        <w:tc>
          <w:tcPr>
            <w:tcW w:w="4696" w:type="dxa"/>
          </w:tcPr>
          <w:p w:rsidR="001A784D" w:rsidRDefault="001A784D" w:rsidP="009502E4">
            <w:pPr>
              <w:pStyle w:val="TableParagraph"/>
              <w:spacing w:line="270" w:lineRule="exact"/>
              <w:ind w:left="420"/>
              <w:rPr>
                <w:sz w:val="24"/>
              </w:rPr>
            </w:pPr>
            <w:r>
              <w:rPr>
                <w:sz w:val="24"/>
              </w:rPr>
              <w:t>: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Jl.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Jay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Simandar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6H /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10-B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awojajar</w:t>
            </w:r>
          </w:p>
          <w:p w:rsidR="001A784D" w:rsidRDefault="001A784D" w:rsidP="009502E4">
            <w:pPr>
              <w:pStyle w:val="TableParagraph"/>
              <w:spacing w:line="260" w:lineRule="exact"/>
              <w:ind w:left="420"/>
              <w:rPr>
                <w:sz w:val="24"/>
              </w:rPr>
            </w:pPr>
            <w:r>
              <w:rPr>
                <w:sz w:val="24"/>
              </w:rPr>
              <w:t>2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alang</w:t>
            </w:r>
          </w:p>
        </w:tc>
      </w:tr>
      <w:tr w:rsidR="001A784D" w:rsidTr="009502E4">
        <w:trPr>
          <w:trHeight w:val="370"/>
        </w:trPr>
        <w:tc>
          <w:tcPr>
            <w:tcW w:w="533" w:type="dxa"/>
          </w:tcPr>
          <w:p w:rsidR="001A784D" w:rsidRDefault="001A784D" w:rsidP="009502E4">
            <w:pPr>
              <w:pStyle w:val="TableParagraph"/>
              <w:rPr>
                <w:sz w:val="24"/>
              </w:rPr>
            </w:pPr>
          </w:p>
        </w:tc>
        <w:tc>
          <w:tcPr>
            <w:tcW w:w="2803" w:type="dxa"/>
          </w:tcPr>
          <w:p w:rsidR="001A784D" w:rsidRDefault="001A784D" w:rsidP="009502E4">
            <w:pPr>
              <w:pStyle w:val="TableParagraph"/>
              <w:spacing w:line="275" w:lineRule="exact"/>
              <w:ind w:left="512"/>
              <w:rPr>
                <w:sz w:val="24"/>
              </w:rPr>
            </w:pPr>
            <w:r>
              <w:rPr>
                <w:sz w:val="24"/>
              </w:rPr>
              <w:t>b.</w:t>
            </w:r>
            <w:r>
              <w:rPr>
                <w:spacing w:val="57"/>
                <w:sz w:val="24"/>
              </w:rPr>
              <w:t xml:space="preserve"> </w:t>
            </w:r>
            <w:r>
              <w:rPr>
                <w:sz w:val="24"/>
              </w:rPr>
              <w:t>Telepon/HP</w:t>
            </w:r>
          </w:p>
        </w:tc>
        <w:tc>
          <w:tcPr>
            <w:tcW w:w="4696" w:type="dxa"/>
          </w:tcPr>
          <w:p w:rsidR="001A784D" w:rsidRDefault="001A784D" w:rsidP="009502E4">
            <w:pPr>
              <w:pStyle w:val="TableParagraph"/>
              <w:spacing w:line="270" w:lineRule="exact"/>
              <w:ind w:left="420"/>
              <w:rPr>
                <w:sz w:val="24"/>
              </w:rPr>
            </w:pPr>
            <w:r>
              <w:rPr>
                <w:sz w:val="24"/>
              </w:rPr>
              <w:t>: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08124990108</w:t>
            </w:r>
          </w:p>
        </w:tc>
      </w:tr>
      <w:tr w:rsidR="001A784D" w:rsidTr="009502E4">
        <w:trPr>
          <w:trHeight w:val="457"/>
        </w:trPr>
        <w:tc>
          <w:tcPr>
            <w:tcW w:w="533" w:type="dxa"/>
          </w:tcPr>
          <w:p w:rsidR="001A784D" w:rsidRDefault="001A784D" w:rsidP="009502E4">
            <w:pPr>
              <w:pStyle w:val="TableParagraph"/>
              <w:rPr>
                <w:sz w:val="24"/>
              </w:rPr>
            </w:pPr>
          </w:p>
        </w:tc>
        <w:tc>
          <w:tcPr>
            <w:tcW w:w="2803" w:type="dxa"/>
          </w:tcPr>
          <w:p w:rsidR="001A784D" w:rsidRDefault="001A784D" w:rsidP="009502E4">
            <w:pPr>
              <w:pStyle w:val="TableParagraph"/>
              <w:spacing w:before="89"/>
              <w:ind w:left="512"/>
              <w:rPr>
                <w:sz w:val="24"/>
              </w:rPr>
            </w:pPr>
            <w:r>
              <w:rPr>
                <w:sz w:val="24"/>
              </w:rPr>
              <w:t>c.</w:t>
            </w:r>
            <w:r>
              <w:rPr>
                <w:spacing w:val="71"/>
                <w:sz w:val="24"/>
              </w:rPr>
              <w:t xml:space="preserve"> </w:t>
            </w:r>
            <w:r>
              <w:rPr>
                <w:sz w:val="24"/>
              </w:rPr>
              <w:t>Alamat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Kantor</w:t>
            </w:r>
          </w:p>
        </w:tc>
        <w:tc>
          <w:tcPr>
            <w:tcW w:w="4696" w:type="dxa"/>
          </w:tcPr>
          <w:p w:rsidR="001A784D" w:rsidRDefault="001A784D" w:rsidP="009502E4">
            <w:pPr>
              <w:pStyle w:val="TableParagraph"/>
              <w:spacing w:before="84"/>
              <w:ind w:left="420"/>
              <w:rPr>
                <w:sz w:val="24"/>
              </w:rPr>
            </w:pPr>
            <w:r>
              <w:rPr>
                <w:sz w:val="24"/>
              </w:rPr>
              <w:t>: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Jl.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Besa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Ije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77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C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ot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alang</w:t>
            </w:r>
          </w:p>
        </w:tc>
      </w:tr>
      <w:tr w:rsidR="001A784D" w:rsidTr="009502E4">
        <w:trPr>
          <w:trHeight w:val="362"/>
        </w:trPr>
        <w:tc>
          <w:tcPr>
            <w:tcW w:w="533" w:type="dxa"/>
          </w:tcPr>
          <w:p w:rsidR="001A784D" w:rsidRDefault="001A784D" w:rsidP="009502E4">
            <w:pPr>
              <w:pStyle w:val="TableParagraph"/>
              <w:rPr>
                <w:sz w:val="24"/>
              </w:rPr>
            </w:pPr>
          </w:p>
        </w:tc>
        <w:tc>
          <w:tcPr>
            <w:tcW w:w="2803" w:type="dxa"/>
          </w:tcPr>
          <w:p w:rsidR="001A784D" w:rsidRDefault="001A784D" w:rsidP="009502E4">
            <w:pPr>
              <w:pStyle w:val="TableParagraph"/>
              <w:spacing w:before="87" w:line="256" w:lineRule="exact"/>
              <w:ind w:left="512"/>
              <w:rPr>
                <w:sz w:val="24"/>
              </w:rPr>
            </w:pPr>
            <w:r>
              <w:rPr>
                <w:sz w:val="24"/>
              </w:rPr>
              <w:t>d.</w:t>
            </w:r>
            <w:r>
              <w:rPr>
                <w:spacing w:val="57"/>
                <w:sz w:val="24"/>
              </w:rPr>
              <w:t xml:space="preserve"> </w:t>
            </w:r>
            <w:r>
              <w:rPr>
                <w:sz w:val="24"/>
              </w:rPr>
              <w:t>Telepo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antor</w:t>
            </w:r>
          </w:p>
        </w:tc>
        <w:tc>
          <w:tcPr>
            <w:tcW w:w="4696" w:type="dxa"/>
          </w:tcPr>
          <w:p w:rsidR="001A784D" w:rsidRDefault="001A784D" w:rsidP="009502E4">
            <w:pPr>
              <w:pStyle w:val="TableParagraph"/>
              <w:spacing w:before="82" w:line="261" w:lineRule="exact"/>
              <w:ind w:left="420"/>
              <w:rPr>
                <w:sz w:val="24"/>
              </w:rPr>
            </w:pPr>
            <w:r>
              <w:rPr>
                <w:sz w:val="24"/>
              </w:rPr>
              <w:t>: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0341 566075</w:t>
            </w:r>
          </w:p>
        </w:tc>
      </w:tr>
    </w:tbl>
    <w:p w:rsidR="001A784D" w:rsidRDefault="001A784D" w:rsidP="00AD5270">
      <w:pPr>
        <w:pStyle w:val="BodyText"/>
        <w:rPr>
          <w:sz w:val="26"/>
        </w:rPr>
      </w:pPr>
    </w:p>
    <w:p w:rsidR="001A784D" w:rsidRDefault="001A784D" w:rsidP="00AD5270">
      <w:pPr>
        <w:pStyle w:val="BodyText"/>
        <w:spacing w:before="160" w:line="275" w:lineRule="exact"/>
        <w:ind w:left="200"/>
      </w:pPr>
      <w:r>
        <w:t>Dengan</w:t>
      </w:r>
      <w:r>
        <w:rPr>
          <w:spacing w:val="-4"/>
        </w:rPr>
        <w:t xml:space="preserve"> </w:t>
      </w:r>
      <w:r>
        <w:t>ini</w:t>
      </w:r>
      <w:r>
        <w:rPr>
          <w:spacing w:val="-4"/>
        </w:rPr>
        <w:t xml:space="preserve"> </w:t>
      </w:r>
      <w:r>
        <w:t>menyatakan</w:t>
      </w:r>
      <w:r>
        <w:rPr>
          <w:spacing w:val="-4"/>
        </w:rPr>
        <w:t xml:space="preserve"> </w:t>
      </w:r>
      <w:r>
        <w:t>(bersedia/</w:t>
      </w:r>
      <w:r>
        <w:rPr>
          <w:strike/>
        </w:rPr>
        <w:t>tidak</w:t>
      </w:r>
      <w:r>
        <w:rPr>
          <w:strike/>
          <w:spacing w:val="-3"/>
        </w:rPr>
        <w:t xml:space="preserve"> </w:t>
      </w:r>
      <w:r>
        <w:rPr>
          <w:strike/>
        </w:rPr>
        <w:t>bersedia</w:t>
      </w:r>
      <w:r>
        <w:rPr>
          <w:spacing w:val="-4"/>
        </w:rPr>
        <w:t xml:space="preserve"> </w:t>
      </w:r>
      <w:r>
        <w:t>*)</w:t>
      </w:r>
      <w:r>
        <w:rPr>
          <w:spacing w:val="-3"/>
        </w:rPr>
        <w:t xml:space="preserve"> </w:t>
      </w:r>
      <w:r>
        <w:t>menjadi</w:t>
      </w:r>
      <w:r>
        <w:rPr>
          <w:spacing w:val="-5"/>
        </w:rPr>
        <w:t xml:space="preserve"> </w:t>
      </w:r>
      <w:r>
        <w:t>pembimbing</w:t>
      </w:r>
      <w:r>
        <w:rPr>
          <w:spacing w:val="-3"/>
        </w:rPr>
        <w:t xml:space="preserve"> </w:t>
      </w:r>
      <w:r>
        <w:t>(Utama/</w:t>
      </w:r>
      <w:r>
        <w:rPr>
          <w:strike/>
        </w:rPr>
        <w:t>Pendamping</w:t>
      </w:r>
    </w:p>
    <w:p w:rsidR="001A784D" w:rsidRDefault="001A784D" w:rsidP="00AD5270">
      <w:pPr>
        <w:pStyle w:val="BodyText"/>
        <w:spacing w:line="275" w:lineRule="exact"/>
        <w:ind w:left="200"/>
      </w:pPr>
      <w:r>
        <w:t>*)</w:t>
      </w:r>
      <w:r>
        <w:rPr>
          <w:spacing w:val="-2"/>
        </w:rPr>
        <w:t xml:space="preserve"> </w:t>
      </w:r>
      <w:r>
        <w:t>skripsi</w:t>
      </w:r>
      <w:r>
        <w:rPr>
          <w:spacing w:val="-3"/>
        </w:rPr>
        <w:t xml:space="preserve"> </w:t>
      </w:r>
      <w:r>
        <w:t>bagi</w:t>
      </w:r>
      <w:r>
        <w:rPr>
          <w:spacing w:val="-3"/>
        </w:rPr>
        <w:t xml:space="preserve"> </w:t>
      </w:r>
      <w:r>
        <w:t>mahasiswa:</w:t>
      </w:r>
    </w:p>
    <w:p w:rsidR="001A784D" w:rsidRDefault="001A784D" w:rsidP="00AD5270">
      <w:pPr>
        <w:pStyle w:val="BodyText"/>
        <w:spacing w:before="2"/>
        <w:rPr>
          <w:sz w:val="25"/>
        </w:rPr>
      </w:pPr>
    </w:p>
    <w:tbl>
      <w:tblPr>
        <w:tblW w:w="0" w:type="auto"/>
        <w:tblInd w:w="118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1"/>
        <w:gridCol w:w="6210"/>
      </w:tblGrid>
      <w:tr w:rsidR="001A784D" w:rsidTr="009502E4">
        <w:trPr>
          <w:trHeight w:val="270"/>
        </w:trPr>
        <w:tc>
          <w:tcPr>
            <w:tcW w:w="1891" w:type="dxa"/>
          </w:tcPr>
          <w:p w:rsidR="001A784D" w:rsidRDefault="001A784D" w:rsidP="009502E4">
            <w:pPr>
              <w:pStyle w:val="TableParagraph"/>
              <w:spacing w:line="250" w:lineRule="exact"/>
              <w:ind w:left="200"/>
              <w:rPr>
                <w:sz w:val="24"/>
              </w:rPr>
            </w:pPr>
            <w:r>
              <w:rPr>
                <w:sz w:val="24"/>
              </w:rPr>
              <w:t>Nama</w:t>
            </w:r>
          </w:p>
        </w:tc>
        <w:tc>
          <w:tcPr>
            <w:tcW w:w="6210" w:type="dxa"/>
          </w:tcPr>
          <w:p w:rsidR="001A784D" w:rsidRDefault="001A784D" w:rsidP="009502E4">
            <w:pPr>
              <w:pStyle w:val="TableParagraph"/>
              <w:spacing w:line="250" w:lineRule="exact"/>
              <w:ind w:left="430"/>
              <w:rPr>
                <w:sz w:val="24"/>
              </w:rPr>
            </w:pPr>
            <w:r>
              <w:rPr>
                <w:sz w:val="24"/>
              </w:rPr>
              <w:t>: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Cahyan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Widiy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Hartanti</w:t>
            </w:r>
          </w:p>
        </w:tc>
      </w:tr>
      <w:tr w:rsidR="001A784D" w:rsidTr="009502E4">
        <w:trPr>
          <w:trHeight w:val="275"/>
        </w:trPr>
        <w:tc>
          <w:tcPr>
            <w:tcW w:w="1891" w:type="dxa"/>
          </w:tcPr>
          <w:p w:rsidR="001A784D" w:rsidRDefault="001A784D" w:rsidP="009502E4">
            <w:pPr>
              <w:pStyle w:val="TableParagraph"/>
              <w:spacing w:line="255" w:lineRule="exact"/>
              <w:ind w:left="200"/>
              <w:rPr>
                <w:sz w:val="24"/>
              </w:rPr>
            </w:pPr>
            <w:r>
              <w:rPr>
                <w:sz w:val="24"/>
              </w:rPr>
              <w:t>NIM</w:t>
            </w:r>
          </w:p>
        </w:tc>
        <w:tc>
          <w:tcPr>
            <w:tcW w:w="6210" w:type="dxa"/>
          </w:tcPr>
          <w:p w:rsidR="001A784D" w:rsidRDefault="001A784D" w:rsidP="009502E4">
            <w:pPr>
              <w:pStyle w:val="TableParagraph"/>
              <w:spacing w:line="255" w:lineRule="exact"/>
              <w:ind w:left="430"/>
              <w:rPr>
                <w:sz w:val="24"/>
              </w:rPr>
            </w:pPr>
            <w:r>
              <w:rPr>
                <w:sz w:val="24"/>
              </w:rPr>
              <w:t>: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17311181012</w:t>
            </w:r>
          </w:p>
        </w:tc>
      </w:tr>
      <w:tr w:rsidR="001A784D" w:rsidTr="009502E4">
        <w:trPr>
          <w:trHeight w:val="545"/>
        </w:trPr>
        <w:tc>
          <w:tcPr>
            <w:tcW w:w="1891" w:type="dxa"/>
          </w:tcPr>
          <w:p w:rsidR="001A784D" w:rsidRDefault="001A784D" w:rsidP="009502E4">
            <w:pPr>
              <w:pStyle w:val="TableParagraph"/>
              <w:spacing w:line="270" w:lineRule="exact"/>
              <w:ind w:left="200"/>
              <w:rPr>
                <w:sz w:val="24"/>
              </w:rPr>
            </w:pPr>
            <w:r>
              <w:rPr>
                <w:sz w:val="24"/>
              </w:rPr>
              <w:t>Judul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Skripsi</w:t>
            </w:r>
          </w:p>
        </w:tc>
        <w:tc>
          <w:tcPr>
            <w:tcW w:w="6210" w:type="dxa"/>
          </w:tcPr>
          <w:p w:rsidR="001A784D" w:rsidRDefault="001A784D" w:rsidP="009502E4">
            <w:pPr>
              <w:pStyle w:val="TableParagraph"/>
              <w:spacing w:line="270" w:lineRule="exact"/>
              <w:ind w:left="430"/>
              <w:rPr>
                <w:sz w:val="24"/>
              </w:rPr>
            </w:pPr>
            <w:r>
              <w:rPr>
                <w:sz w:val="24"/>
              </w:rPr>
              <w:t>:</w:t>
            </w:r>
            <w:r>
              <w:rPr>
                <w:spacing w:val="17"/>
                <w:sz w:val="24"/>
              </w:rPr>
              <w:t xml:space="preserve"> </w:t>
            </w:r>
            <w:r>
              <w:rPr>
                <w:sz w:val="24"/>
              </w:rPr>
              <w:t>Pengaruh</w:t>
            </w:r>
            <w:r>
              <w:rPr>
                <w:spacing w:val="81"/>
                <w:sz w:val="24"/>
              </w:rPr>
              <w:t xml:space="preserve"> </w:t>
            </w:r>
            <w:r>
              <w:rPr>
                <w:sz w:val="24"/>
              </w:rPr>
              <w:t>Terapi</w:t>
            </w:r>
            <w:r>
              <w:rPr>
                <w:spacing w:val="75"/>
                <w:sz w:val="24"/>
              </w:rPr>
              <w:t xml:space="preserve"> </w:t>
            </w:r>
            <w:r>
              <w:rPr>
                <w:sz w:val="24"/>
              </w:rPr>
              <w:t>Komplementer</w:t>
            </w:r>
            <w:r>
              <w:rPr>
                <w:spacing w:val="82"/>
                <w:sz w:val="24"/>
              </w:rPr>
              <w:t xml:space="preserve"> </w:t>
            </w:r>
            <w:r>
              <w:rPr>
                <w:sz w:val="24"/>
              </w:rPr>
              <w:t>Akupresur</w:t>
            </w:r>
            <w:r>
              <w:rPr>
                <w:spacing w:val="76"/>
                <w:sz w:val="24"/>
              </w:rPr>
              <w:t xml:space="preserve"> </w:t>
            </w:r>
            <w:r>
              <w:rPr>
                <w:sz w:val="24"/>
              </w:rPr>
              <w:t>terhadap</w:t>
            </w:r>
          </w:p>
          <w:p w:rsidR="001A784D" w:rsidRDefault="001A784D" w:rsidP="009502E4">
            <w:pPr>
              <w:pStyle w:val="TableParagraph"/>
              <w:spacing w:line="255" w:lineRule="exact"/>
              <w:ind w:left="430"/>
              <w:rPr>
                <w:sz w:val="24"/>
              </w:rPr>
            </w:pPr>
            <w:r>
              <w:rPr>
                <w:sz w:val="24"/>
              </w:rPr>
              <w:t>Penurunan</w:t>
            </w:r>
            <w:r>
              <w:rPr>
                <w:spacing w:val="56"/>
                <w:sz w:val="24"/>
              </w:rPr>
              <w:t xml:space="preserve"> </w:t>
            </w:r>
            <w:r>
              <w:rPr>
                <w:sz w:val="24"/>
              </w:rPr>
              <w:t>Mual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untah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ad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Kehamilan</w:t>
            </w:r>
          </w:p>
        </w:tc>
      </w:tr>
    </w:tbl>
    <w:p w:rsidR="001A784D" w:rsidRDefault="001A784D" w:rsidP="00AD5270">
      <w:pPr>
        <w:pStyle w:val="BodyText"/>
        <w:rPr>
          <w:sz w:val="26"/>
        </w:rPr>
      </w:pPr>
    </w:p>
    <w:p w:rsidR="001A784D" w:rsidRDefault="001A784D" w:rsidP="00AD5270">
      <w:pPr>
        <w:pStyle w:val="BodyText"/>
        <w:rPr>
          <w:sz w:val="26"/>
        </w:rPr>
      </w:pPr>
    </w:p>
    <w:p w:rsidR="001A784D" w:rsidRDefault="001A784D" w:rsidP="00AD5270">
      <w:pPr>
        <w:pStyle w:val="BodyText"/>
        <w:rPr>
          <w:sz w:val="26"/>
        </w:rPr>
      </w:pPr>
      <w:r w:rsidRPr="004D0B5F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A31222E" wp14:editId="49F925E3">
                <wp:simplePos x="0" y="0"/>
                <wp:positionH relativeFrom="column">
                  <wp:posOffset>2628900</wp:posOffset>
                </wp:positionH>
                <wp:positionV relativeFrom="paragraph">
                  <wp:posOffset>8255</wp:posOffset>
                </wp:positionV>
                <wp:extent cx="2873375" cy="1837593"/>
                <wp:effectExtent l="0" t="0" r="3175" b="0"/>
                <wp:wrapNone/>
                <wp:docPr id="33" name="Text Box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73375" cy="183759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1A784D" w:rsidRPr="0092574E" w:rsidRDefault="001A784D" w:rsidP="00AD527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92574E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alang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, 18 Februari </w:t>
                            </w:r>
                            <w:r w:rsidRPr="0092574E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202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2</w:t>
                            </w:r>
                          </w:p>
                          <w:p w:rsidR="001A784D" w:rsidRDefault="001A784D" w:rsidP="00AD527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</w:rPr>
                            </w:pPr>
                          </w:p>
                          <w:p w:rsidR="001A784D" w:rsidRPr="0092574E" w:rsidRDefault="001A784D" w:rsidP="00AD527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</w:rPr>
                            </w:pPr>
                          </w:p>
                          <w:p w:rsidR="001A784D" w:rsidRDefault="001A784D" w:rsidP="00AD5270">
                            <w:pPr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:rsidR="001A784D" w:rsidRPr="00BC5D5D" w:rsidRDefault="001A784D" w:rsidP="00AD5270">
                            <w:pPr>
                              <w:pBdr>
                                <w:top w:val="nil"/>
                                <w:left w:val="nil"/>
                                <w:bottom w:val="nil"/>
                                <w:right w:val="nil"/>
                                <w:between w:val="nil"/>
                              </w:pBd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  <w:u w:val="single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  <w:u w:val="single"/>
                              </w:rPr>
                              <w:t>Dr. Moh.Wildan</w:t>
                            </w:r>
                            <w:r w:rsidRPr="00F307B5"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  <w:u w:val="single"/>
                              </w:rPr>
                              <w:t>,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  <w:u w:val="single"/>
                              </w:rPr>
                              <w:t xml:space="preserve"> A.Per.Pen</w:t>
                            </w:r>
                            <w:r w:rsidRPr="00F307B5"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  <w:u w:val="single"/>
                              </w:rPr>
                              <w:t>.,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  <w:u w:val="single"/>
                              </w:rPr>
                              <w:t xml:space="preserve"> </w:t>
                            </w:r>
                            <w:r w:rsidRPr="00F307B5"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  <w:u w:val="single"/>
                              </w:rPr>
                              <w:t>M.Pd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  <w:u w:val="single"/>
                              </w:rPr>
                              <w:t>.</w:t>
                            </w:r>
                          </w:p>
                          <w:p w:rsidR="001A784D" w:rsidRDefault="001A784D" w:rsidP="00AD5270">
                            <w:pPr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F307B5">
                              <w:rPr>
                                <w:rFonts w:ascii="Times New Roman" w:hAnsi="Times New Roman" w:cs="Times New Roman"/>
                                <w:color w:val="000000"/>
                                <w:sz w:val="24"/>
                                <w:szCs w:val="24"/>
                                <w:lang w:val="en-US"/>
                              </w:rPr>
                              <w:t>NIP.19680421198803100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A31222E" id="_x0000_t202" coordsize="21600,21600" o:spt="202" path="m,l,21600r21600,l21600,xe">
                <v:stroke joinstyle="miter"/>
                <v:path gradientshapeok="t" o:connecttype="rect"/>
              </v:shapetype>
              <v:shape id="Text Box 33" o:spid="_x0000_s1026" type="#_x0000_t202" style="position:absolute;margin-left:207pt;margin-top:.65pt;width:226.25pt;height:144.7pt;z-index:2516602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" fillcolor="white [3201]" stroked="f" strokeweight=".5pt">
                <v:textbox>
                  <w:txbxContent>
                    <w:p w:rsidR="001A784D" w:rsidRPr="0092574E" w:rsidRDefault="001A784D" w:rsidP="00AD5270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92574E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alang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, 18 Februari </w:t>
                      </w:r>
                      <w:r w:rsidRPr="0092574E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202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2</w:t>
                      </w:r>
                    </w:p>
                    <w:p w:rsidR="001A784D" w:rsidRDefault="001A784D" w:rsidP="00AD5270">
                      <w:pPr>
                        <w:jc w:val="center"/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</w:rPr>
                      </w:pPr>
                    </w:p>
                    <w:p w:rsidR="001A784D" w:rsidRPr="0092574E" w:rsidRDefault="001A784D" w:rsidP="00AD5270">
                      <w:pPr>
                        <w:jc w:val="center"/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</w:rPr>
                      </w:pPr>
                    </w:p>
                    <w:p w:rsidR="001A784D" w:rsidRDefault="001A784D" w:rsidP="00AD5270">
                      <w:pPr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:rsidR="001A784D" w:rsidRPr="00BC5D5D" w:rsidRDefault="001A784D" w:rsidP="00AD5270">
                      <w:pPr>
                        <w:pBdr>
                          <w:top w:val="nil"/>
                          <w:left w:val="nil"/>
                          <w:bottom w:val="nil"/>
                          <w:right w:val="nil"/>
                          <w:between w:val="nil"/>
                        </w:pBd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  <w:u w:val="single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  <w:u w:val="single"/>
                        </w:rPr>
                        <w:t>Dr. Moh.Wildan</w:t>
                      </w:r>
                      <w:r w:rsidRPr="00F307B5"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  <w:u w:val="single"/>
                        </w:rPr>
                        <w:t>,</w:t>
                      </w:r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  <w:u w:val="single"/>
                        </w:rPr>
                        <w:t xml:space="preserve"> A.Per.Pen</w:t>
                      </w:r>
                      <w:r w:rsidRPr="00F307B5"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  <w:u w:val="single"/>
                        </w:rPr>
                        <w:t>.,</w:t>
                      </w:r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  <w:u w:val="single"/>
                        </w:rPr>
                        <w:t xml:space="preserve"> </w:t>
                      </w:r>
                      <w:r w:rsidRPr="00F307B5"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  <w:u w:val="single"/>
                        </w:rPr>
                        <w:t>M.Pd</w:t>
                      </w:r>
                      <w:r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  <w:u w:val="single"/>
                        </w:rPr>
                        <w:t>.</w:t>
                      </w:r>
                    </w:p>
                    <w:p w:rsidR="001A784D" w:rsidRDefault="001A784D" w:rsidP="00AD5270">
                      <w:pPr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F307B5">
                        <w:rPr>
                          <w:rFonts w:ascii="Times New Roman" w:hAnsi="Times New Roman" w:cs="Times New Roman"/>
                          <w:color w:val="000000"/>
                          <w:sz w:val="24"/>
                          <w:szCs w:val="24"/>
                          <w:lang w:val="en-US"/>
                        </w:rPr>
                        <w:t>NIP.196804211988031001</w:t>
                      </w:r>
                    </w:p>
                  </w:txbxContent>
                </v:textbox>
              </v:shape>
            </w:pict>
          </mc:Fallback>
        </mc:AlternateContent>
      </w:r>
    </w:p>
    <w:p w:rsidR="001A784D" w:rsidRPr="00303C2C" w:rsidRDefault="001A784D" w:rsidP="00303C2C">
      <w:pPr>
        <w:pStyle w:val="BodyText"/>
        <w:spacing w:before="210"/>
        <w:ind w:left="4497" w:right="1336"/>
        <w:sectPr w:rsidR="001A784D" w:rsidRPr="00303C2C" w:rsidSect="00AD5270">
          <w:pgSz w:w="11906" w:h="16838"/>
          <w:pgMar w:top="1701" w:right="1701" w:bottom="2268" w:left="2268" w:header="709" w:footer="709" w:gutter="0"/>
          <w:cols w:space="708"/>
          <w:docGrid w:linePitch="360"/>
        </w:sectPr>
      </w:pPr>
      <w:r>
        <w:rPr>
          <w:noProof/>
          <w:lang w:val="en-GB" w:eastAsia="en-GB"/>
        </w:rPr>
        <w:drawing>
          <wp:anchor distT="0" distB="0" distL="0" distR="0" simplePos="0" relativeHeight="251661312" behindDoc="0" locked="0" layoutInCell="1" allowOverlap="1" wp14:anchorId="762F53F2" wp14:editId="10B46CFE">
            <wp:simplePos x="0" y="0"/>
            <wp:positionH relativeFrom="page">
              <wp:posOffset>4619625</wp:posOffset>
            </wp:positionH>
            <wp:positionV relativeFrom="paragraph">
              <wp:posOffset>139065</wp:posOffset>
            </wp:positionV>
            <wp:extent cx="1734559" cy="699223"/>
            <wp:effectExtent l="0" t="0" r="0" b="0"/>
            <wp:wrapNone/>
            <wp:docPr id="63" name="imag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png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734559" cy="699223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1A784D" w:rsidRPr="00303C2C" w:rsidRDefault="001A784D" w:rsidP="00303C2C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10" w:name="_Toc108146094"/>
      <w:bookmarkStart w:id="11" w:name="_Toc95851117"/>
      <w:bookmarkStart w:id="12" w:name="_Toc95853278"/>
      <w:bookmarkStart w:id="13" w:name="_Toc108144648"/>
      <w:bookmarkStart w:id="14" w:name="_Toc108145226"/>
      <w:r w:rsidRPr="00303C2C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</w:t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3</w:t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303C2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Pernyataan Kesedian Membimbing</w:t>
      </w:r>
      <w:bookmarkEnd w:id="10"/>
    </w:p>
    <w:bookmarkEnd w:id="11"/>
    <w:bookmarkEnd w:id="12"/>
    <w:bookmarkEnd w:id="13"/>
    <w:bookmarkEnd w:id="14"/>
    <w:p w:rsidR="001A784D" w:rsidRDefault="001A784D" w:rsidP="00CF61D6">
      <w:pPr>
        <w:spacing w:line="240" w:lineRule="auto"/>
        <w:contextualSpacing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1A784D" w:rsidRPr="004D0B5F" w:rsidRDefault="001A784D" w:rsidP="00CF61D6">
      <w:pPr>
        <w:spacing w:line="240" w:lineRule="auto"/>
        <w:contextualSpacing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4D0B5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PERNYATAAN KESEDIAAN MEMBIMBING</w:t>
      </w:r>
    </w:p>
    <w:p w:rsidR="001A784D" w:rsidRPr="004D0B5F" w:rsidRDefault="001A784D" w:rsidP="00CF61D6">
      <w:pPr>
        <w:autoSpaceDE w:val="0"/>
        <w:autoSpaceDN w:val="0"/>
        <w:adjustRightInd w:val="0"/>
        <w:spacing w:before="240" w:after="0" w:line="240" w:lineRule="auto"/>
        <w:ind w:firstLine="426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  <w:lang w:eastAsia="zh-CN"/>
        </w:rPr>
      </w:pPr>
    </w:p>
    <w:p w:rsidR="001A784D" w:rsidRPr="004D0B5F" w:rsidRDefault="001A784D" w:rsidP="00CF61D6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D0B5F">
        <w:rPr>
          <w:rFonts w:ascii="Times New Roman" w:hAnsi="Times New Roman" w:cs="Times New Roman"/>
          <w:sz w:val="24"/>
          <w:szCs w:val="24"/>
        </w:rPr>
        <w:t>Saya, yang bertanda tangan di bawah ini :</w:t>
      </w:r>
    </w:p>
    <w:p w:rsidR="001A784D" w:rsidRPr="004D0B5F" w:rsidRDefault="001A784D" w:rsidP="00CF61D6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792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2"/>
        <w:gridCol w:w="3070"/>
        <w:gridCol w:w="4295"/>
      </w:tblGrid>
      <w:tr w:rsidR="001A784D" w:rsidRPr="004D0B5F" w:rsidTr="0077246F">
        <w:tc>
          <w:tcPr>
            <w:tcW w:w="562" w:type="dxa"/>
          </w:tcPr>
          <w:p w:rsidR="001A784D" w:rsidRPr="004D0B5F" w:rsidRDefault="001A784D" w:rsidP="001A784D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ind w:left="315" w:hanging="219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70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>Nama dan gelar</w:t>
            </w:r>
          </w:p>
        </w:tc>
        <w:tc>
          <w:tcPr>
            <w:tcW w:w="4295" w:type="dxa"/>
          </w:tcPr>
          <w:p w:rsidR="001A784D" w:rsidRPr="002C14E5" w:rsidRDefault="001A784D" w:rsidP="0077246F">
            <w:pPr>
              <w:tabs>
                <w:tab w:val="left" w:pos="2977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2C14E5">
              <w:rPr>
                <w:rFonts w:ascii="Times New Roman" w:hAnsi="Times New Roman" w:cs="Times New Roman"/>
                <w:sz w:val="24"/>
                <w:szCs w:val="24"/>
              </w:rPr>
              <w:t>: Endah Kamila Mas’udah, SST., M.Keb</w:t>
            </w:r>
          </w:p>
        </w:tc>
      </w:tr>
      <w:tr w:rsidR="001A784D" w:rsidRPr="004D0B5F" w:rsidTr="0077246F">
        <w:tc>
          <w:tcPr>
            <w:tcW w:w="562" w:type="dxa"/>
          </w:tcPr>
          <w:p w:rsidR="001A784D" w:rsidRPr="004D0B5F" w:rsidRDefault="001A784D" w:rsidP="001A784D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ind w:left="315" w:hanging="219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70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>NIP</w:t>
            </w:r>
          </w:p>
        </w:tc>
        <w:tc>
          <w:tcPr>
            <w:tcW w:w="4295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r w:rsidRPr="00B448C1">
              <w:rPr>
                <w:rFonts w:ascii="Times New Roman" w:hAnsi="Times New Roman" w:cs="Times New Roman"/>
                <w:sz w:val="24"/>
                <w:szCs w:val="24"/>
              </w:rPr>
              <w:t>919880617201803201</w:t>
            </w:r>
          </w:p>
        </w:tc>
      </w:tr>
      <w:tr w:rsidR="001A784D" w:rsidRPr="004D0B5F" w:rsidTr="0077246F">
        <w:tc>
          <w:tcPr>
            <w:tcW w:w="562" w:type="dxa"/>
          </w:tcPr>
          <w:p w:rsidR="001A784D" w:rsidRPr="004D0B5F" w:rsidRDefault="001A784D" w:rsidP="001A784D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ind w:left="315" w:hanging="219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70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>Pangkat dan Golongan</w:t>
            </w:r>
          </w:p>
        </w:tc>
        <w:tc>
          <w:tcPr>
            <w:tcW w:w="4295" w:type="dxa"/>
          </w:tcPr>
          <w:p w:rsidR="001A784D" w:rsidRPr="00157DB7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IIb</w:t>
            </w:r>
          </w:p>
        </w:tc>
      </w:tr>
      <w:tr w:rsidR="001A784D" w:rsidRPr="004D0B5F" w:rsidTr="0077246F">
        <w:tc>
          <w:tcPr>
            <w:tcW w:w="562" w:type="dxa"/>
          </w:tcPr>
          <w:p w:rsidR="001A784D" w:rsidRPr="004D0B5F" w:rsidRDefault="001A784D" w:rsidP="001A784D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ind w:left="315" w:hanging="219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70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>Jabatan</w:t>
            </w:r>
          </w:p>
        </w:tc>
        <w:tc>
          <w:tcPr>
            <w:tcW w:w="4295" w:type="dxa"/>
          </w:tcPr>
          <w:p w:rsidR="001A784D" w:rsidRPr="00102C80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osen</w:t>
            </w:r>
          </w:p>
        </w:tc>
      </w:tr>
      <w:tr w:rsidR="001A784D" w:rsidRPr="004D0B5F" w:rsidTr="0077246F">
        <w:tc>
          <w:tcPr>
            <w:tcW w:w="562" w:type="dxa"/>
          </w:tcPr>
          <w:p w:rsidR="001A784D" w:rsidRPr="004D0B5F" w:rsidRDefault="001A784D" w:rsidP="001A784D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ind w:left="315" w:hanging="219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70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>Asal Institusi</w:t>
            </w:r>
          </w:p>
        </w:tc>
        <w:tc>
          <w:tcPr>
            <w:tcW w:w="4295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r w:rsidRPr="004D0B5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ltekkes Kemenkes Malang</w:t>
            </w:r>
          </w:p>
        </w:tc>
      </w:tr>
      <w:tr w:rsidR="001A784D" w:rsidRPr="004D0B5F" w:rsidTr="0077246F">
        <w:tc>
          <w:tcPr>
            <w:tcW w:w="562" w:type="dxa"/>
          </w:tcPr>
          <w:p w:rsidR="001A784D" w:rsidRPr="004D0B5F" w:rsidRDefault="001A784D" w:rsidP="001A784D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ind w:left="315" w:hanging="219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70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>Pendidikan Terakhir</w:t>
            </w:r>
          </w:p>
        </w:tc>
        <w:tc>
          <w:tcPr>
            <w:tcW w:w="4295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gister Kebidanan</w:t>
            </w:r>
          </w:p>
        </w:tc>
      </w:tr>
      <w:tr w:rsidR="001A784D" w:rsidRPr="004D0B5F" w:rsidTr="0077246F">
        <w:tc>
          <w:tcPr>
            <w:tcW w:w="562" w:type="dxa"/>
            <w:vMerge w:val="restart"/>
          </w:tcPr>
          <w:p w:rsidR="001A784D" w:rsidRPr="004D0B5F" w:rsidRDefault="001A784D" w:rsidP="001A784D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ind w:left="315" w:hanging="219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70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>Alamat dan Nomor yang bisa dihubungi</w:t>
            </w:r>
          </w:p>
        </w:tc>
        <w:tc>
          <w:tcPr>
            <w:tcW w:w="4295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A784D" w:rsidRPr="004D0B5F" w:rsidTr="0077246F">
        <w:tc>
          <w:tcPr>
            <w:tcW w:w="562" w:type="dxa"/>
            <w:vMerge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ind w:left="310" w:hanging="233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70" w:type="dxa"/>
          </w:tcPr>
          <w:p w:rsidR="001A784D" w:rsidRPr="004D0B5F" w:rsidRDefault="001A784D" w:rsidP="001A784D">
            <w:pPr>
              <w:pStyle w:val="ListParagraph"/>
              <w:numPr>
                <w:ilvl w:val="1"/>
                <w:numId w:val="1"/>
              </w:numPr>
              <w:autoSpaceDE w:val="0"/>
              <w:autoSpaceDN w:val="0"/>
              <w:adjustRightInd w:val="0"/>
              <w:ind w:left="743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Rumah </w:t>
            </w:r>
          </w:p>
        </w:tc>
        <w:tc>
          <w:tcPr>
            <w:tcW w:w="4295" w:type="dxa"/>
          </w:tcPr>
          <w:p w:rsidR="001A784D" w:rsidRPr="00855D5B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Jl.Sigura-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ura Barat IV No. 6c Kota   Malang</w:t>
            </w:r>
          </w:p>
        </w:tc>
      </w:tr>
      <w:tr w:rsidR="001A784D" w:rsidRPr="004D0B5F" w:rsidTr="0077246F">
        <w:tc>
          <w:tcPr>
            <w:tcW w:w="562" w:type="dxa"/>
            <w:vMerge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ind w:left="310" w:hanging="233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70" w:type="dxa"/>
          </w:tcPr>
          <w:p w:rsidR="001A784D" w:rsidRPr="004D0B5F" w:rsidRDefault="001A784D" w:rsidP="001A784D">
            <w:pPr>
              <w:pStyle w:val="ListParagraph"/>
              <w:numPr>
                <w:ilvl w:val="1"/>
                <w:numId w:val="1"/>
              </w:numPr>
              <w:autoSpaceDE w:val="0"/>
              <w:autoSpaceDN w:val="0"/>
              <w:adjustRightInd w:val="0"/>
              <w:ind w:left="743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elepon/HP</w:t>
            </w:r>
          </w:p>
        </w:tc>
        <w:tc>
          <w:tcPr>
            <w:tcW w:w="4295" w:type="dxa"/>
          </w:tcPr>
          <w:p w:rsidR="001A784D" w:rsidRPr="00102C80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85746857344</w:t>
            </w:r>
          </w:p>
        </w:tc>
      </w:tr>
      <w:tr w:rsidR="001A784D" w:rsidRPr="004D0B5F" w:rsidTr="0077246F">
        <w:tc>
          <w:tcPr>
            <w:tcW w:w="562" w:type="dxa"/>
            <w:vMerge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ind w:left="310" w:hanging="233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70" w:type="dxa"/>
          </w:tcPr>
          <w:p w:rsidR="001A784D" w:rsidRPr="004D0B5F" w:rsidRDefault="001A784D" w:rsidP="001A784D">
            <w:pPr>
              <w:pStyle w:val="ListParagraph"/>
              <w:numPr>
                <w:ilvl w:val="1"/>
                <w:numId w:val="1"/>
              </w:numPr>
              <w:autoSpaceDE w:val="0"/>
              <w:autoSpaceDN w:val="0"/>
              <w:adjustRightInd w:val="0"/>
              <w:ind w:left="743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lamat Kantor</w:t>
            </w:r>
          </w:p>
        </w:tc>
        <w:tc>
          <w:tcPr>
            <w:tcW w:w="4295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r w:rsidRPr="004D0B5F">
              <w:rPr>
                <w:rFonts w:ascii="Times New Roman" w:hAnsi="Times New Roman" w:cs="Times New Roman"/>
                <w:color w:val="202124"/>
                <w:sz w:val="24"/>
                <w:szCs w:val="24"/>
                <w:shd w:val="clear" w:color="auto" w:fill="FFFFFF"/>
              </w:rPr>
              <w:t>Jl. Besar Ijen No.77C, Oro-oro Dowo, Kec. Klojen, Kota Malang, Jawa Timur 65119</w:t>
            </w:r>
          </w:p>
        </w:tc>
      </w:tr>
      <w:tr w:rsidR="001A784D" w:rsidRPr="004D0B5F" w:rsidTr="0077246F">
        <w:trPr>
          <w:trHeight w:val="366"/>
        </w:trPr>
        <w:tc>
          <w:tcPr>
            <w:tcW w:w="562" w:type="dxa"/>
            <w:vMerge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ind w:left="310" w:hanging="233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70" w:type="dxa"/>
          </w:tcPr>
          <w:p w:rsidR="001A784D" w:rsidRPr="004D0B5F" w:rsidRDefault="001A784D" w:rsidP="001A784D">
            <w:pPr>
              <w:pStyle w:val="ListParagraph"/>
              <w:numPr>
                <w:ilvl w:val="1"/>
                <w:numId w:val="1"/>
              </w:numPr>
              <w:autoSpaceDE w:val="0"/>
              <w:autoSpaceDN w:val="0"/>
              <w:adjustRightInd w:val="0"/>
              <w:ind w:left="743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elepon Kantor</w:t>
            </w:r>
          </w:p>
        </w:tc>
        <w:tc>
          <w:tcPr>
            <w:tcW w:w="4295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: </w:t>
            </w:r>
            <w:hyperlink r:id="rId11" w:history="1">
              <w:r w:rsidRPr="004D0B5F">
                <w:rPr>
                  <w:rStyle w:val="Hyperlink"/>
                  <w:rFonts w:ascii="Times New Roman" w:hAnsi="Times New Roman" w:cs="Times New Roman"/>
                  <w:color w:val="000000" w:themeColor="text1"/>
                  <w:sz w:val="24"/>
                  <w:szCs w:val="24"/>
                  <w:shd w:val="clear" w:color="auto" w:fill="FFFFFF"/>
                </w:rPr>
                <w:t>(0341) 551</w:t>
              </w:r>
              <w:r>
                <w:rPr>
                  <w:rStyle w:val="Hyperlink"/>
                  <w:rFonts w:ascii="Times New Roman" w:hAnsi="Times New Roman" w:cs="Times New Roman"/>
                  <w:color w:val="000000" w:themeColor="text1"/>
                  <w:sz w:val="24"/>
                  <w:szCs w:val="24"/>
                  <w:shd w:val="clear" w:color="auto" w:fill="FFFFFF"/>
                  <w:lang w:val="en-US"/>
                </w:rPr>
                <w:t>265</w:t>
              </w:r>
            </w:hyperlink>
          </w:p>
        </w:tc>
      </w:tr>
    </w:tbl>
    <w:p w:rsidR="001A784D" w:rsidRPr="004D0B5F" w:rsidRDefault="001A784D" w:rsidP="00CF61D6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1A784D" w:rsidRPr="004D0B5F" w:rsidRDefault="001A784D" w:rsidP="00CF61D6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D0B5F">
        <w:rPr>
          <w:rFonts w:ascii="Times New Roman" w:hAnsi="Times New Roman" w:cs="Times New Roman"/>
          <w:sz w:val="24"/>
          <w:szCs w:val="24"/>
        </w:rPr>
        <w:t>Dengan ini menyatakan (bersedia/</w:t>
      </w:r>
      <w:r w:rsidRPr="004D0B5F">
        <w:rPr>
          <w:rFonts w:ascii="Times New Roman" w:hAnsi="Times New Roman" w:cs="Times New Roman"/>
          <w:strike/>
          <w:sz w:val="24"/>
          <w:szCs w:val="24"/>
        </w:rPr>
        <w:t>tidak bersedia</w:t>
      </w:r>
      <w:r w:rsidRPr="004D0B5F">
        <w:rPr>
          <w:rFonts w:ascii="Times New Roman" w:hAnsi="Times New Roman" w:cs="Times New Roman"/>
          <w:sz w:val="24"/>
          <w:szCs w:val="24"/>
        </w:rPr>
        <w:t xml:space="preserve"> *) menjadi pembimbing (</w:t>
      </w:r>
      <w:r w:rsidRPr="006B7C89">
        <w:rPr>
          <w:rFonts w:ascii="Times New Roman" w:hAnsi="Times New Roman" w:cs="Times New Roman"/>
          <w:strike/>
          <w:sz w:val="24"/>
          <w:szCs w:val="24"/>
        </w:rPr>
        <w:t>Utama</w:t>
      </w:r>
      <w:r w:rsidRPr="004D0B5F">
        <w:rPr>
          <w:rFonts w:ascii="Times New Roman" w:hAnsi="Times New Roman" w:cs="Times New Roman"/>
          <w:sz w:val="24"/>
          <w:szCs w:val="24"/>
        </w:rPr>
        <w:t>/Pendamping *) skripsi bagi mahasiswa:</w:t>
      </w:r>
    </w:p>
    <w:p w:rsidR="001A784D" w:rsidRPr="004D0B5F" w:rsidRDefault="001A784D" w:rsidP="00CF61D6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2"/>
        <w:gridCol w:w="5805"/>
      </w:tblGrid>
      <w:tr w:rsidR="001A784D" w:rsidRPr="004D0B5F" w:rsidTr="0077246F">
        <w:tc>
          <w:tcPr>
            <w:tcW w:w="2122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 xml:space="preserve">Nama </w:t>
            </w:r>
          </w:p>
        </w:tc>
        <w:tc>
          <w:tcPr>
            <w:tcW w:w="5805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ahyani Widiya Hartanti</w:t>
            </w:r>
          </w:p>
        </w:tc>
      </w:tr>
      <w:tr w:rsidR="001A784D" w:rsidRPr="004D0B5F" w:rsidTr="0077246F">
        <w:tc>
          <w:tcPr>
            <w:tcW w:w="2122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>NIM</w:t>
            </w:r>
          </w:p>
        </w:tc>
        <w:tc>
          <w:tcPr>
            <w:tcW w:w="5805" w:type="dxa"/>
          </w:tcPr>
          <w:p w:rsidR="001A784D" w:rsidRPr="00855D5B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>: P1731118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12</w:t>
            </w:r>
          </w:p>
        </w:tc>
      </w:tr>
      <w:tr w:rsidR="001A784D" w:rsidRPr="004D0B5F" w:rsidTr="0077246F">
        <w:tc>
          <w:tcPr>
            <w:tcW w:w="2122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>Judul Skripsi</w:t>
            </w:r>
          </w:p>
        </w:tc>
        <w:tc>
          <w:tcPr>
            <w:tcW w:w="5805" w:type="dxa"/>
          </w:tcPr>
          <w:p w:rsidR="001A784D" w:rsidRPr="004D0B5F" w:rsidRDefault="001A784D" w:rsidP="0077246F">
            <w:pPr>
              <w:autoSpaceDE w:val="0"/>
              <w:autoSpaceDN w:val="0"/>
              <w:adjustRightInd w:val="0"/>
              <w:contextualSpacing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D0B5F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r w:rsidRPr="001B4EFE">
              <w:rPr>
                <w:rFonts w:ascii="Times New Roman" w:hAnsi="Times New Roman" w:cs="Times New Roman"/>
                <w:sz w:val="24"/>
                <w:szCs w:val="24"/>
              </w:rPr>
              <w:t xml:space="preserve">Pengaruh Terapi Komplementer Akupresur </w:t>
            </w:r>
            <w:r w:rsidRPr="001B4EF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</w:t>
            </w:r>
            <w:r w:rsidRPr="001B4EFE">
              <w:rPr>
                <w:rFonts w:ascii="Times New Roman" w:hAnsi="Times New Roman" w:cs="Times New Roman"/>
                <w:sz w:val="24"/>
                <w:szCs w:val="24"/>
              </w:rPr>
              <w:t>erhadap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1B4EFE">
              <w:rPr>
                <w:rFonts w:ascii="Times New Roman" w:hAnsi="Times New Roman" w:cs="Times New Roman"/>
                <w:sz w:val="24"/>
                <w:szCs w:val="24"/>
              </w:rPr>
              <w:t>Penurunan</w:t>
            </w:r>
            <w:r w:rsidRPr="001B4EF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Pr="001B4EFE">
              <w:rPr>
                <w:rFonts w:ascii="Times New Roman" w:hAnsi="Times New Roman" w:cs="Times New Roman"/>
                <w:sz w:val="24"/>
                <w:szCs w:val="24"/>
              </w:rPr>
              <w:t xml:space="preserve">Mual Muntah </w:t>
            </w:r>
            <w:r w:rsidRPr="001B4EF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</w:t>
            </w:r>
            <w:r w:rsidRPr="001B4EFE">
              <w:rPr>
                <w:rFonts w:ascii="Times New Roman" w:hAnsi="Times New Roman" w:cs="Times New Roman"/>
                <w:sz w:val="24"/>
                <w:szCs w:val="24"/>
              </w:rPr>
              <w:t>ada Kehamilan</w:t>
            </w:r>
          </w:p>
        </w:tc>
      </w:tr>
    </w:tbl>
    <w:p w:rsidR="001A784D" w:rsidRPr="004D0B5F" w:rsidRDefault="001A784D" w:rsidP="00CF61D6">
      <w:pPr>
        <w:autoSpaceDE w:val="0"/>
        <w:autoSpaceDN w:val="0"/>
        <w:adjustRightInd w:val="0"/>
        <w:spacing w:before="240"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1A784D" w:rsidRPr="004D0B5F" w:rsidRDefault="001A784D" w:rsidP="00CF61D6">
      <w:pPr>
        <w:autoSpaceDE w:val="0"/>
        <w:autoSpaceDN w:val="0"/>
        <w:adjustRightInd w:val="0"/>
        <w:spacing w:before="240"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1A784D" w:rsidRPr="004D0B5F" w:rsidRDefault="001A784D" w:rsidP="00CF61D6">
      <w:pPr>
        <w:autoSpaceDE w:val="0"/>
        <w:autoSpaceDN w:val="0"/>
        <w:adjustRightInd w:val="0"/>
        <w:spacing w:before="240"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D0B5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32E697A" wp14:editId="4DE2349F">
                <wp:simplePos x="0" y="0"/>
                <wp:positionH relativeFrom="column">
                  <wp:posOffset>2332990</wp:posOffset>
                </wp:positionH>
                <wp:positionV relativeFrom="paragraph">
                  <wp:posOffset>56515</wp:posOffset>
                </wp:positionV>
                <wp:extent cx="2873375" cy="2145323"/>
                <wp:effectExtent l="0" t="0" r="3175" b="762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73375" cy="214532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1A784D" w:rsidRPr="0092574E" w:rsidRDefault="001A784D" w:rsidP="00CF61D6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92574E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alang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, 20 Februari </w:t>
                            </w:r>
                            <w:r w:rsidRPr="0092574E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202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2</w:t>
                            </w:r>
                          </w:p>
                          <w:p w:rsidR="001A784D" w:rsidRPr="0071381F" w:rsidRDefault="001A784D" w:rsidP="0071381F">
                            <w:pPr>
                              <w:jc w:val="center"/>
                              <w:rPr>
                                <w:noProof/>
                              </w:rPr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01D79494" wp14:editId="466BB4E7">
                                  <wp:extent cx="1677307" cy="819150"/>
                                  <wp:effectExtent l="0" t="0" r="0" b="0"/>
                                  <wp:docPr id="1030" name="Picture 103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62" name="Picture 62"/>
                                          <pic:cNvPicPr>
                                            <a:picLocks noChangeAspect="1"/>
                                          </pic:cNvPicPr>
                                        </pic:nvPicPr>
                                        <pic:blipFill rotWithShape="1"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21675" t="14223" r="29558" b="50219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686385" cy="823584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1A784D" w:rsidRPr="00B448C1" w:rsidRDefault="001A784D" w:rsidP="00CF61D6">
                            <w:pPr>
                              <w:tabs>
                                <w:tab w:val="left" w:pos="2977"/>
                              </w:tabs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u w:val="single"/>
                              </w:rPr>
                            </w:pPr>
                            <w:r w:rsidRPr="00B448C1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u w:val="single"/>
                              </w:rPr>
                              <w:t xml:space="preserve">Endah </w:t>
                            </w:r>
                            <w:r w:rsidRPr="00356111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u w:val="single"/>
                              </w:rPr>
                              <w:t>Kamila</w:t>
                            </w:r>
                            <w:r w:rsidRPr="00B448C1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u w:val="single"/>
                              </w:rPr>
                              <w:t xml:space="preserve"> Mas’udah, SST., M.Keb</w:t>
                            </w:r>
                          </w:p>
                          <w:p w:rsidR="001A784D" w:rsidRPr="0092574E" w:rsidRDefault="001A784D" w:rsidP="00CF61D6">
                            <w:pPr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448C1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IP. 91988061720180320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2E697A" id="Text Box 15" o:spid="_x0000_s1027" type="#_x0000_t202" style="position:absolute;left:0;text-align:left;margin-left:183.7pt;margin-top:4.45pt;width:226.25pt;height:168.9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" fillcolor="white [3201]" stroked="f" strokeweight=".5pt">
                <v:textbox>
                  <w:txbxContent>
                    <w:p w:rsidR="001A784D" w:rsidRPr="0092574E" w:rsidRDefault="001A784D" w:rsidP="00CF61D6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92574E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alang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, 20 Februari </w:t>
                      </w:r>
                      <w:r w:rsidRPr="0092574E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202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2</w:t>
                      </w:r>
                    </w:p>
                    <w:p w:rsidR="001A784D" w:rsidRPr="0071381F" w:rsidRDefault="001A784D" w:rsidP="0071381F">
                      <w:pPr>
                        <w:jc w:val="center"/>
                        <w:rPr>
                          <w:noProof/>
                        </w:rPr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01D79494" wp14:editId="466BB4E7">
                            <wp:extent cx="1677307" cy="819150"/>
                            <wp:effectExtent l="0" t="0" r="0" b="0"/>
                            <wp:docPr id="1030" name="Picture 103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62" name="Picture 62"/>
                                    <pic:cNvPicPr>
                                      <a:picLocks noChangeAspect="1"/>
                                    </pic:cNvPicPr>
                                  </pic:nvPicPr>
                                  <pic:blipFill rotWithShape="1">
                                    <a:blip r:embed="rId12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21675" t="14223" r="29558" b="50219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1686385" cy="823584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1A784D" w:rsidRPr="00B448C1" w:rsidRDefault="001A784D" w:rsidP="00CF61D6">
                      <w:pPr>
                        <w:tabs>
                          <w:tab w:val="left" w:pos="2977"/>
                        </w:tabs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u w:val="single"/>
                        </w:rPr>
                      </w:pPr>
                      <w:r w:rsidRPr="00B448C1">
                        <w:rPr>
                          <w:rFonts w:ascii="Times New Roman" w:hAnsi="Times New Roman" w:cs="Times New Roman"/>
                          <w:sz w:val="24"/>
                          <w:szCs w:val="24"/>
                          <w:u w:val="single"/>
                        </w:rPr>
                        <w:t xml:space="preserve">Endah </w:t>
                      </w:r>
                      <w:r w:rsidRPr="00356111">
                        <w:rPr>
                          <w:rFonts w:ascii="Times New Roman" w:hAnsi="Times New Roman" w:cs="Times New Roman"/>
                          <w:sz w:val="24"/>
                          <w:szCs w:val="24"/>
                          <w:u w:val="single"/>
                        </w:rPr>
                        <w:t>Kamila</w:t>
                      </w:r>
                      <w:r w:rsidRPr="00B448C1">
                        <w:rPr>
                          <w:rFonts w:ascii="Times New Roman" w:hAnsi="Times New Roman" w:cs="Times New Roman"/>
                          <w:sz w:val="24"/>
                          <w:szCs w:val="24"/>
                          <w:u w:val="single"/>
                        </w:rPr>
                        <w:t xml:space="preserve"> Mas’udah, SST., M.Keb</w:t>
                      </w:r>
                    </w:p>
                    <w:p w:rsidR="001A784D" w:rsidRPr="0092574E" w:rsidRDefault="001A784D" w:rsidP="00CF61D6">
                      <w:pPr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448C1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IP. 919880617201803201</w:t>
                      </w:r>
                    </w:p>
                  </w:txbxContent>
                </v:textbox>
              </v:shape>
            </w:pict>
          </mc:Fallback>
        </mc:AlternateContent>
      </w:r>
    </w:p>
    <w:p w:rsidR="001A784D" w:rsidRPr="004D0B5F" w:rsidRDefault="001A784D" w:rsidP="00CF61D6">
      <w:pPr>
        <w:autoSpaceDE w:val="0"/>
        <w:autoSpaceDN w:val="0"/>
        <w:adjustRightInd w:val="0"/>
        <w:spacing w:before="240"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1A784D" w:rsidRPr="004D0B5F" w:rsidRDefault="001A784D" w:rsidP="00CF61D6">
      <w:pPr>
        <w:autoSpaceDE w:val="0"/>
        <w:autoSpaceDN w:val="0"/>
        <w:adjustRightInd w:val="0"/>
        <w:spacing w:before="240"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1A784D" w:rsidRDefault="001A784D" w:rsidP="00CF61D6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  <w:sectPr w:rsidR="001A784D" w:rsidSect="00C25A5C">
          <w:pgSz w:w="11906" w:h="16838"/>
          <w:pgMar w:top="2268" w:right="1701" w:bottom="1701" w:left="2268" w:header="709" w:footer="709" w:gutter="0"/>
          <w:cols w:space="708"/>
          <w:docGrid w:linePitch="360"/>
        </w:sectPr>
      </w:pPr>
    </w:p>
    <w:p w:rsidR="001A784D" w:rsidRDefault="001A784D" w:rsidP="00303C2C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15" w:name="_Toc108146095"/>
      <w:bookmarkStart w:id="16" w:name="_Toc108144649"/>
      <w:bookmarkStart w:id="17" w:name="_Toc108145227"/>
      <w:r w:rsidRPr="00303C2C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</w:t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4</w:t>
      </w:r>
      <w:r w:rsidRPr="00303C2C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303C2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Lembar Bimbingan</w:t>
      </w:r>
      <w:bookmarkEnd w:id="15"/>
    </w:p>
    <w:p w:rsidR="001A784D" w:rsidRPr="00B9695B" w:rsidRDefault="001A784D" w:rsidP="00B9695B">
      <w:pPr>
        <w:rPr>
          <w:lang w:val="en-US"/>
        </w:rPr>
      </w:pPr>
      <w:r w:rsidRPr="00B65AEE">
        <w:rPr>
          <w:noProof/>
        </w:rPr>
        <w:drawing>
          <wp:anchor distT="0" distB="0" distL="114300" distR="114300" simplePos="0" relativeHeight="251662336" behindDoc="0" locked="0" layoutInCell="1" allowOverlap="1" wp14:anchorId="5717535E" wp14:editId="33030010">
            <wp:simplePos x="0" y="0"/>
            <wp:positionH relativeFrom="margin">
              <wp:align>left</wp:align>
            </wp:positionH>
            <wp:positionV relativeFrom="paragraph">
              <wp:posOffset>267335</wp:posOffset>
            </wp:positionV>
            <wp:extent cx="5619750" cy="7591425"/>
            <wp:effectExtent l="0" t="0" r="0" b="9525"/>
            <wp:wrapTopAndBottom/>
            <wp:docPr id="12" name="Picture 12" descr="C:\Users\62857\Downloads\WhatsApp Image 2022-07-29 at 10.52.1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62857\Downloads\WhatsApp Image 2022-07-29 at 10.52.14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175"/>
                    <a:stretch/>
                  </pic:blipFill>
                  <pic:spPr bwMode="auto">
                    <a:xfrm>
                      <a:off x="0" y="0"/>
                      <a:ext cx="5619750" cy="7591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bookmarkEnd w:id="16"/>
    <w:bookmarkEnd w:id="17"/>
    <w:p w:rsidR="001A784D" w:rsidRPr="00EB2C69" w:rsidRDefault="001A784D" w:rsidP="00213F45">
      <w:pPr>
        <w:spacing w:line="240" w:lineRule="auto"/>
        <w:ind w:left="2880"/>
        <w:rPr>
          <w:rFonts w:ascii="Times New Roman" w:hAnsi="Times New Roman" w:cs="Times New Roman"/>
          <w:sz w:val="24"/>
          <w:szCs w:val="24"/>
        </w:rPr>
      </w:pPr>
      <w:r w:rsidRPr="00B9695B">
        <w:rPr>
          <w:noProof/>
        </w:rPr>
        <w:lastRenderedPageBreak/>
        <w:drawing>
          <wp:anchor distT="0" distB="0" distL="114300" distR="114300" simplePos="0" relativeHeight="251663360" behindDoc="0" locked="0" layoutInCell="1" allowOverlap="1" wp14:anchorId="1E2ADB44" wp14:editId="1EECBBBC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5886450" cy="8067675"/>
            <wp:effectExtent l="0" t="0" r="0" b="9525"/>
            <wp:wrapTopAndBottom/>
            <wp:docPr id="1027" name="Picture 1027" descr="C:\Users\62857\Downloads\WhatsApp Image 2022-07-29 at 10.52.14 (1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62857\Downloads\WhatsApp Image 2022-07-29 at 10.52.14 (1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436"/>
                    <a:stretch/>
                  </pic:blipFill>
                  <pic:spPr bwMode="auto">
                    <a:xfrm>
                      <a:off x="0" y="0"/>
                      <a:ext cx="5886450" cy="8067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A784D" w:rsidRPr="00EB2C69" w:rsidRDefault="001A784D" w:rsidP="00213F45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B9695B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4384" behindDoc="0" locked="0" layoutInCell="1" allowOverlap="1" wp14:anchorId="35C6A3D0" wp14:editId="0B604DB4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5819775" cy="8171180"/>
            <wp:effectExtent l="0" t="0" r="0" b="1270"/>
            <wp:wrapTopAndBottom/>
            <wp:docPr id="1035" name="Picture 1035" descr="C:\Users\62857\Downloads\WhatsApp Image 2022-07-29 at 10.52.14 (2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62857\Downloads\WhatsApp Image 2022-07-29 at 10.52.14 (2)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23" t="1539" r="-1323" b="6853"/>
                    <a:stretch/>
                  </pic:blipFill>
                  <pic:spPr bwMode="auto">
                    <a:xfrm>
                      <a:off x="0" y="0"/>
                      <a:ext cx="5836618" cy="81953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A784D" w:rsidRPr="00213F45" w:rsidRDefault="001A784D" w:rsidP="00213F45">
      <w:pPr>
        <w:rPr>
          <w:lang w:val="en-US"/>
        </w:rPr>
      </w:pPr>
      <w:r w:rsidRPr="00B9695B">
        <w:rPr>
          <w:noProof/>
        </w:rPr>
        <w:lastRenderedPageBreak/>
        <w:drawing>
          <wp:anchor distT="0" distB="0" distL="114300" distR="114300" simplePos="0" relativeHeight="251665408" behindDoc="0" locked="0" layoutInCell="1" allowOverlap="1" wp14:anchorId="397DA66A" wp14:editId="4F87B051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5867400" cy="7953375"/>
            <wp:effectExtent l="0" t="0" r="0" b="9525"/>
            <wp:wrapTopAndBottom/>
            <wp:docPr id="1037" name="Picture 1037" descr="C:\Users\62857\Downloads\WhatsApp Image 2022-07-29 at 10.52.1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62857\Downloads\WhatsApp Image 2022-07-29 at 10.52.15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595" b="15105"/>
                    <a:stretch/>
                  </pic:blipFill>
                  <pic:spPr bwMode="auto">
                    <a:xfrm>
                      <a:off x="0" y="0"/>
                      <a:ext cx="5867400" cy="7953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A784D" w:rsidRDefault="001A784D" w:rsidP="00B501A0">
      <w:pPr>
        <w:rPr>
          <w:lang w:val="en-US"/>
        </w:rPr>
        <w:sectPr w:rsidR="001A784D" w:rsidSect="00213F45">
          <w:pgSz w:w="11906" w:h="16838"/>
          <w:pgMar w:top="2268" w:right="2268" w:bottom="1701" w:left="1701" w:header="709" w:footer="709" w:gutter="0"/>
          <w:cols w:space="708"/>
          <w:docGrid w:linePitch="360"/>
        </w:sectPr>
      </w:pPr>
    </w:p>
    <w:p w:rsidR="003D49E9" w:rsidRDefault="003D49E9"/>
    <w:sectPr w:rsidR="003D49E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05843" w:rsidRDefault="00305843">
      <w:pPr>
        <w:spacing w:after="0" w:line="240" w:lineRule="auto"/>
      </w:pPr>
      <w:r>
        <w:separator/>
      </w:r>
    </w:p>
  </w:endnote>
  <w:endnote w:type="continuationSeparator" w:id="0">
    <w:p w:rsidR="00305843" w:rsidRDefault="0030584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98473681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282189" w:rsidRPr="00282189" w:rsidRDefault="00282189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28218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282189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282189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83</w:t>
        </w:r>
        <w:r w:rsidRPr="00282189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282189" w:rsidRDefault="0028218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06286783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B6FDD" w:rsidRDefault="00305843">
        <w:pPr>
          <w:pStyle w:val="Footer"/>
          <w:jc w:val="center"/>
        </w:pPr>
      </w:p>
    </w:sdtContent>
  </w:sdt>
  <w:p w:rsidR="005B6FDD" w:rsidRDefault="0030584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05843" w:rsidRDefault="00305843">
      <w:pPr>
        <w:spacing w:after="0" w:line="240" w:lineRule="auto"/>
      </w:pPr>
      <w:r>
        <w:separator/>
      </w:r>
    </w:p>
  </w:footnote>
  <w:footnote w:type="continuationSeparator" w:id="0">
    <w:p w:rsidR="00305843" w:rsidRDefault="0030584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-1247717340"/>
      <w:docPartObj>
        <w:docPartGallery w:val="Page Numbers (Top of Page)"/>
        <w:docPartUnique/>
      </w:docPartObj>
    </w:sdtPr>
    <w:sdtEndPr>
      <w:rPr>
        <w:noProof/>
      </w:rPr>
    </w:sdtEndPr>
    <w:sdtContent>
      <w:p w:rsidR="005B6FDD" w:rsidRPr="00C55F85" w:rsidRDefault="003D49E9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C55F8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C55F8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C55F8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82189">
          <w:rPr>
            <w:rFonts w:ascii="Times New Roman" w:hAnsi="Times New Roman" w:cs="Times New Roman"/>
            <w:noProof/>
            <w:sz w:val="24"/>
            <w:szCs w:val="24"/>
          </w:rPr>
          <w:t>85</w:t>
        </w:r>
        <w:r w:rsidRPr="00C55F85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5B6FDD" w:rsidRPr="00C55F85" w:rsidRDefault="00305843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F0410B7"/>
    <w:multiLevelType w:val="multilevel"/>
    <w:tmpl w:val="CD48CA60"/>
    <w:lvl w:ilvl="0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DF44ECA"/>
    <w:multiLevelType w:val="hybridMultilevel"/>
    <w:tmpl w:val="A7CEF46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A784D"/>
    <w:rsid w:val="001A784D"/>
    <w:rsid w:val="00282189"/>
    <w:rsid w:val="00305843"/>
    <w:rsid w:val="003D49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DD7A7EC-9F77-4651-8AEC-36BDBB479D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A784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A784D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 w:eastAsia="en-US"/>
    </w:rPr>
  </w:style>
  <w:style w:type="paragraph" w:styleId="ListParagraph">
    <w:name w:val="List Paragraph"/>
    <w:aliases w:val="Body of text,List Paragraph1,Paragraph,UGEX'Z,kepala,Heading 1 Char1,skripsi,1.2 Dst...,Medium Grid 1 - Accent 21,GAMBAR,anak bab,Daftar Acuan,SUMBER,soal jawab,List Paragraph2,Body of text+1,Body of text+2,Body of text+3,List Paragraph11"/>
    <w:basedOn w:val="Normal"/>
    <w:link w:val="ListParagraphChar"/>
    <w:uiPriority w:val="34"/>
    <w:qFormat/>
    <w:rsid w:val="001A784D"/>
    <w:pPr>
      <w:ind w:left="720"/>
      <w:contextualSpacing/>
    </w:pPr>
    <w:rPr>
      <w:rFonts w:eastAsiaTheme="minorHAnsi"/>
      <w:lang w:val="id-ID" w:eastAsia="en-US"/>
    </w:rPr>
  </w:style>
  <w:style w:type="character" w:customStyle="1" w:styleId="ListParagraphChar">
    <w:name w:val="List Paragraph Char"/>
    <w:aliases w:val="Body of text Char,List Paragraph1 Char,Paragraph Char,UGEX'Z Char,kepala Char,Heading 1 Char1 Char,skripsi Char,1.2 Dst... Char,Medium Grid 1 - Accent 21 Char,GAMBAR Char,anak bab Char,Daftar Acuan Char,SUMBER Char,soal jawab Char"/>
    <w:link w:val="ListParagraph"/>
    <w:uiPriority w:val="34"/>
    <w:qFormat/>
    <w:locked/>
    <w:rsid w:val="001A784D"/>
    <w:rPr>
      <w:rFonts w:eastAsiaTheme="minorHAnsi"/>
      <w:lang w:val="id-ID" w:eastAsia="en-US"/>
    </w:rPr>
  </w:style>
  <w:style w:type="table" w:styleId="TableGrid">
    <w:name w:val="Table Grid"/>
    <w:basedOn w:val="TableNormal"/>
    <w:uiPriority w:val="39"/>
    <w:qFormat/>
    <w:rsid w:val="001A784D"/>
    <w:pPr>
      <w:spacing w:after="0" w:line="240" w:lineRule="auto"/>
    </w:pPr>
    <w:rPr>
      <w:rFonts w:eastAsiaTheme="minorHAnsi"/>
      <w:lang w:val="id-ID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1A784D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A784D"/>
    <w:pPr>
      <w:tabs>
        <w:tab w:val="center" w:pos="4513"/>
        <w:tab w:val="right" w:pos="9026"/>
      </w:tabs>
      <w:spacing w:after="0" w:line="240" w:lineRule="auto"/>
    </w:pPr>
    <w:rPr>
      <w:rFonts w:eastAsiaTheme="minorHAnsi"/>
      <w:lang w:val="id-ID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1A784D"/>
    <w:rPr>
      <w:rFonts w:eastAsiaTheme="minorHAnsi"/>
      <w:lang w:val="id-ID" w:eastAsia="en-US"/>
    </w:rPr>
  </w:style>
  <w:style w:type="paragraph" w:styleId="Footer">
    <w:name w:val="footer"/>
    <w:basedOn w:val="Normal"/>
    <w:link w:val="FooterChar"/>
    <w:uiPriority w:val="99"/>
    <w:unhideWhenUsed/>
    <w:rsid w:val="001A784D"/>
    <w:pPr>
      <w:tabs>
        <w:tab w:val="center" w:pos="4513"/>
        <w:tab w:val="right" w:pos="9026"/>
      </w:tabs>
      <w:spacing w:after="0" w:line="240" w:lineRule="auto"/>
    </w:pPr>
    <w:rPr>
      <w:rFonts w:eastAsiaTheme="minorHAnsi"/>
      <w:lang w:val="id-ID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1A784D"/>
    <w:rPr>
      <w:rFonts w:eastAsiaTheme="minorHAnsi"/>
      <w:lang w:val="id-ID"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1A784D"/>
    <w:pPr>
      <w:spacing w:after="200" w:line="240" w:lineRule="auto"/>
    </w:pPr>
    <w:rPr>
      <w:rFonts w:eastAsiaTheme="minorHAnsi"/>
      <w:i/>
      <w:iCs/>
      <w:color w:val="44546A" w:themeColor="text2"/>
      <w:sz w:val="18"/>
      <w:szCs w:val="18"/>
      <w:lang w:val="id-ID" w:eastAsia="en-US"/>
    </w:rPr>
  </w:style>
  <w:style w:type="paragraph" w:styleId="BodyText">
    <w:name w:val="Body Text"/>
    <w:basedOn w:val="Normal"/>
    <w:link w:val="BodyTextChar"/>
    <w:uiPriority w:val="1"/>
    <w:qFormat/>
    <w:rsid w:val="001A784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1A784D"/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paragraph" w:styleId="Title">
    <w:name w:val="Title"/>
    <w:basedOn w:val="Normal"/>
    <w:link w:val="TitleChar"/>
    <w:uiPriority w:val="10"/>
    <w:qFormat/>
    <w:rsid w:val="001A784D"/>
    <w:pPr>
      <w:widowControl w:val="0"/>
      <w:autoSpaceDE w:val="0"/>
      <w:autoSpaceDN w:val="0"/>
      <w:spacing w:after="0" w:line="240" w:lineRule="auto"/>
      <w:ind w:left="1437" w:right="1336"/>
      <w:jc w:val="center"/>
    </w:pPr>
    <w:rPr>
      <w:rFonts w:ascii="Times New Roman" w:eastAsia="Times New Roman" w:hAnsi="Times New Roman" w:cs="Times New Roman"/>
      <w:b/>
      <w:bCs/>
      <w:sz w:val="24"/>
      <w:szCs w:val="24"/>
      <w:lang w:val="en-US" w:eastAsia="en-US"/>
    </w:rPr>
  </w:style>
  <w:style w:type="character" w:customStyle="1" w:styleId="TitleChar">
    <w:name w:val="Title Char"/>
    <w:basedOn w:val="DefaultParagraphFont"/>
    <w:link w:val="Title"/>
    <w:uiPriority w:val="10"/>
    <w:rsid w:val="001A784D"/>
    <w:rPr>
      <w:rFonts w:ascii="Times New Roman" w:eastAsia="Times New Roman" w:hAnsi="Times New Roman" w:cs="Times New Roman"/>
      <w:b/>
      <w:bCs/>
      <w:sz w:val="24"/>
      <w:szCs w:val="24"/>
      <w:lang w:val="en-US" w:eastAsia="en-US"/>
    </w:rPr>
  </w:style>
  <w:style w:type="paragraph" w:customStyle="1" w:styleId="TableParagraph">
    <w:name w:val="Table Paragraph"/>
    <w:basedOn w:val="Normal"/>
    <w:uiPriority w:val="1"/>
    <w:qFormat/>
    <w:rsid w:val="001A784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jpe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2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6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google.com/search?q=alamat+poltekkes+kemenkes+malang&amp;oq=alamat+pol&amp;aqs=chrome.1.69i57j35i39j0i512l8.3015j0j7&amp;sourceid=chrome&amp;ie=UTF-8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5.jpeg"/><Relationship Id="rId10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footer" Target="footer2.xml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1470</Words>
  <Characters>8383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sruro Yuniati</dc:creator>
  <cp:keywords/>
  <dc:description/>
  <cp:lastModifiedBy>Masruro Yuniati</cp:lastModifiedBy>
  <cp:revision>2</cp:revision>
  <dcterms:created xsi:type="dcterms:W3CDTF">2022-09-05T07:31:00Z</dcterms:created>
  <dcterms:modified xsi:type="dcterms:W3CDTF">2022-09-05T07:31:00Z</dcterms:modified>
</cp:coreProperties>
</file>